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5C5609" w:rsidRDefault="005C5609">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5C5609" w:rsidRDefault="005C5609">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5C5609" w:rsidRDefault="005C5609">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5C5609" w:rsidRDefault="005C5609">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5C5609" w:rsidRDefault="005C5609">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5C5609" w:rsidRDefault="005C5609">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5C5609" w:rsidRDefault="005C5609">
                            <w:pPr>
                              <w:autoSpaceDE w:val="0"/>
                            </w:pPr>
                            <w:r>
                              <w:rPr>
                                <w:rFonts w:cs="Calibri"/>
                                <w:color w:val="5C666C"/>
                                <w:sz w:val="28"/>
                                <w:szCs w:val="30"/>
                              </w:rPr>
                              <w:t xml:space="preserve">Project Work presented as requirement for obtaining the Master’s degree in Information Management </w:t>
                            </w:r>
                          </w:p>
                          <w:p w:rsidR="005C5609" w:rsidRDefault="005C5609">
                            <w:pPr>
                              <w:autoSpaceDE w:val="0"/>
                              <w:rPr>
                                <w:rFonts w:cs="Calibri"/>
                                <w:color w:val="5C666C"/>
                                <w:sz w:val="28"/>
                                <w:szCs w:val="30"/>
                              </w:rPr>
                            </w:pPr>
                          </w:p>
                          <w:p w:rsidR="005C5609" w:rsidRDefault="005C5609">
                            <w:pPr>
                              <w:autoSpaceDE w:val="0"/>
                              <w:rPr>
                                <w:rFonts w:cs="Calibri"/>
                                <w:color w:val="5C666C"/>
                                <w:sz w:val="28"/>
                                <w:szCs w:val="30"/>
                              </w:rPr>
                            </w:pPr>
                          </w:p>
                          <w:p w:rsidR="005C5609" w:rsidRDefault="005C5609">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5C5609" w:rsidRDefault="005C5609">
                      <w:pPr>
                        <w:autoSpaceDE w:val="0"/>
                      </w:pPr>
                      <w:r>
                        <w:rPr>
                          <w:rFonts w:cs="Calibri"/>
                          <w:color w:val="5C666C"/>
                          <w:sz w:val="28"/>
                          <w:szCs w:val="30"/>
                        </w:rPr>
                        <w:t xml:space="preserve">Project Work presented as requirement for obtaining the Master’s degree in Information Management </w:t>
                      </w:r>
                    </w:p>
                    <w:p w:rsidR="005C5609" w:rsidRDefault="005C5609">
                      <w:pPr>
                        <w:autoSpaceDE w:val="0"/>
                        <w:rPr>
                          <w:rFonts w:cs="Calibri"/>
                          <w:color w:val="5C666C"/>
                          <w:sz w:val="28"/>
                          <w:szCs w:val="30"/>
                        </w:rPr>
                      </w:pPr>
                    </w:p>
                    <w:p w:rsidR="005C5609" w:rsidRDefault="005C5609">
                      <w:pPr>
                        <w:autoSpaceDE w:val="0"/>
                        <w:rPr>
                          <w:rFonts w:cs="Calibri"/>
                          <w:color w:val="5C666C"/>
                          <w:sz w:val="28"/>
                          <w:szCs w:val="30"/>
                        </w:rPr>
                      </w:pPr>
                    </w:p>
                    <w:p w:rsidR="005C5609" w:rsidRDefault="005C5609">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C5609" w:rsidRDefault="005C5609">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5C5609" w:rsidRDefault="005C5609">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5C5609" w:rsidRDefault="005C5609">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5C5609" w:rsidRDefault="005C5609">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5C5609" w:rsidRDefault="005C5609">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C5609" w:rsidRDefault="005C5609">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5C5609" w:rsidRDefault="005C5609">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C5609" w:rsidRDefault="005C5609">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5C5609" w:rsidRDefault="005C5609">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5C5609" w:rsidRDefault="005C5609">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C5609" w:rsidRDefault="005C5609">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5C5609" w:rsidRDefault="005C5609">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Instituto Superior de Estatística e Gestão de Informação</w:t>
      </w:r>
      <w:r>
        <w:rPr>
          <w:sz w:val="22"/>
          <w:szCs w:val="22"/>
        </w:rPr>
        <w:br/>
        <w:t>Universidade Nova de Lisboa</w:t>
      </w:r>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Project Work presented as requirement for obtaining the Master’s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Professor Miguel de Castro Neto,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7F14F6" w:rsidP="0059271E">
      <w:pPr>
        <w:jc w:val="both"/>
      </w:pPr>
      <w:r>
        <w:t xml:space="preserve">Smarts cities is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In this project, a genetic algorithm is proposed to deal with the route problem of garbage truck with different capacities</w:t>
      </w:r>
      <w:r w:rsidR="00B54AE4">
        <w:t>.</w:t>
      </w:r>
      <w:r w:rsidR="00B33FEC">
        <w:t xml:space="preserve"> </w:t>
      </w:r>
      <w:r w:rsidR="00B54AE4">
        <w:t>As the population in the city is expected to grow over the years, the project adapts to the current state of the city, because it uses the concept of open data from the municipality to feed itself with the garbage collection information</w:t>
      </w:r>
      <w:r w:rsidR="006940A7">
        <w:t xml:space="preserve"> and </w:t>
      </w:r>
      <w:r w:rsidR="00467844">
        <w:t>generate</w:t>
      </w:r>
      <w:r w:rsidR="006940A7">
        <w:t xml:space="preserve"> its results</w:t>
      </w:r>
      <w:r w:rsidR="00B54AE4">
        <w:t>.</w:t>
      </w:r>
      <w:r w:rsidR="0059271E">
        <w:t xml:space="preserve"> </w:t>
      </w:r>
      <w:r w:rsidR="003A1184">
        <w:t xml:space="preserve">Multiple </w:t>
      </w:r>
      <w:r w:rsidR="003A1184">
        <w:t xml:space="preserve">runs </w:t>
      </w:r>
      <w:r w:rsidR="003A1184">
        <w:t xml:space="preserve">were </w:t>
      </w:r>
      <w:r w:rsidR="003A1184">
        <w:t>performed to define its parameters.</w:t>
      </w:r>
      <w:r w:rsidR="003A1184">
        <w:t xml:space="preserve"> </w:t>
      </w:r>
      <w:r w:rsidR="003A1184">
        <w:t>T</w:t>
      </w:r>
      <w:r w:rsidR="00B33FEC">
        <w:t xml:space="preserve">he algorithm was tested in the </w:t>
      </w:r>
      <w:r w:rsidR="0059271E">
        <w:t xml:space="preserve">simplified </w:t>
      </w:r>
      <w:r w:rsidR="00B33FEC">
        <w:t>real case of Campolide</w:t>
      </w:r>
      <w:r w:rsidR="0059271E">
        <w:t>, in the municipality of Lisbon, and proved to be feasible for application on real world scenarios</w:t>
      </w:r>
      <w:r w:rsidR="003A1184">
        <w:t xml:space="preserve"> relying only on actual data of the cities’ waste </w:t>
      </w:r>
      <w:bookmarkStart w:id="0" w:name="_GoBack"/>
      <w:bookmarkEnd w:id="0"/>
      <w:r w:rsidR="003A1184">
        <w:t>collection.</w:t>
      </w:r>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1F08BA"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5171766" w:history="1">
        <w:r w:rsidR="001F08BA" w:rsidRPr="00C474E7">
          <w:rPr>
            <w:rStyle w:val="Hyperlink"/>
            <w:noProof/>
          </w:rPr>
          <w:t>1.</w:t>
        </w:r>
        <w:r w:rsidR="001F08BA">
          <w:rPr>
            <w:rFonts w:asciiTheme="minorHAnsi" w:eastAsiaTheme="minorEastAsia" w:hAnsiTheme="minorHAnsi" w:cstheme="minorBidi"/>
            <w:noProof/>
            <w:szCs w:val="24"/>
          </w:rPr>
          <w:tab/>
        </w:r>
        <w:r w:rsidR="001F08BA" w:rsidRPr="00C474E7">
          <w:rPr>
            <w:rStyle w:val="Hyperlink"/>
            <w:noProof/>
          </w:rPr>
          <w:t>Introduction</w:t>
        </w:r>
        <w:r w:rsidR="001F08BA">
          <w:rPr>
            <w:noProof/>
            <w:webHidden/>
          </w:rPr>
          <w:tab/>
        </w:r>
        <w:r w:rsidR="001F08BA">
          <w:rPr>
            <w:noProof/>
            <w:webHidden/>
          </w:rPr>
          <w:fldChar w:fldCharType="begin"/>
        </w:r>
        <w:r w:rsidR="001F08BA">
          <w:rPr>
            <w:noProof/>
            <w:webHidden/>
          </w:rPr>
          <w:instrText xml:space="preserve"> PAGEREF _Toc525171766 \h </w:instrText>
        </w:r>
        <w:r w:rsidR="001F08BA">
          <w:rPr>
            <w:noProof/>
            <w:webHidden/>
          </w:rPr>
        </w:r>
        <w:r w:rsidR="001F08BA">
          <w:rPr>
            <w:noProof/>
            <w:webHidden/>
          </w:rPr>
          <w:fldChar w:fldCharType="separate"/>
        </w:r>
        <w:r w:rsidR="001F08BA">
          <w:rPr>
            <w:noProof/>
            <w:webHidden/>
          </w:rPr>
          <w:t>1</w:t>
        </w:r>
        <w:r w:rsidR="001F08BA">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7" w:history="1">
        <w:r w:rsidRPr="00C474E7">
          <w:rPr>
            <w:rStyle w:val="Hyperlink"/>
            <w:noProof/>
          </w:rPr>
          <w:t>1.1.</w:t>
        </w:r>
        <w:r>
          <w:rPr>
            <w:rFonts w:asciiTheme="minorHAnsi" w:eastAsiaTheme="minorEastAsia" w:hAnsiTheme="minorHAnsi" w:cstheme="minorBidi"/>
            <w:noProof/>
            <w:szCs w:val="24"/>
          </w:rPr>
          <w:tab/>
        </w:r>
        <w:r w:rsidRPr="00C474E7">
          <w:rPr>
            <w:rStyle w:val="Hyperlink"/>
            <w:noProof/>
          </w:rPr>
          <w:t>Cities urbanization and waste management problem</w:t>
        </w:r>
        <w:r>
          <w:rPr>
            <w:noProof/>
            <w:webHidden/>
          </w:rPr>
          <w:tab/>
        </w:r>
        <w:r>
          <w:rPr>
            <w:noProof/>
            <w:webHidden/>
          </w:rPr>
          <w:fldChar w:fldCharType="begin"/>
        </w:r>
        <w:r>
          <w:rPr>
            <w:noProof/>
            <w:webHidden/>
          </w:rPr>
          <w:instrText xml:space="preserve"> PAGEREF _Toc525171767 \h </w:instrText>
        </w:r>
        <w:r>
          <w:rPr>
            <w:noProof/>
            <w:webHidden/>
          </w:rPr>
        </w:r>
        <w:r>
          <w:rPr>
            <w:noProof/>
            <w:webHidden/>
          </w:rPr>
          <w:fldChar w:fldCharType="separate"/>
        </w:r>
        <w:r>
          <w:rPr>
            <w:noProof/>
            <w:webHidden/>
          </w:rPr>
          <w:t>1</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8" w:history="1">
        <w:r w:rsidRPr="00C474E7">
          <w:rPr>
            <w:rStyle w:val="Hyperlink"/>
            <w:noProof/>
          </w:rPr>
          <w:t>1.2.</w:t>
        </w:r>
        <w:r>
          <w:rPr>
            <w:rFonts w:asciiTheme="minorHAnsi" w:eastAsiaTheme="minorEastAsia" w:hAnsiTheme="minorHAnsi" w:cstheme="minorBidi"/>
            <w:noProof/>
            <w:szCs w:val="24"/>
          </w:rPr>
          <w:tab/>
        </w:r>
        <w:r w:rsidRPr="00C474E7">
          <w:rPr>
            <w:rStyle w:val="Hyperlink"/>
            <w:noProof/>
          </w:rPr>
          <w:t>Smart cities role in waste management</w:t>
        </w:r>
        <w:r>
          <w:rPr>
            <w:noProof/>
            <w:webHidden/>
          </w:rPr>
          <w:tab/>
        </w:r>
        <w:r>
          <w:rPr>
            <w:noProof/>
            <w:webHidden/>
          </w:rPr>
          <w:fldChar w:fldCharType="begin"/>
        </w:r>
        <w:r>
          <w:rPr>
            <w:noProof/>
            <w:webHidden/>
          </w:rPr>
          <w:instrText xml:space="preserve"> PAGEREF _Toc525171768 \h </w:instrText>
        </w:r>
        <w:r>
          <w:rPr>
            <w:noProof/>
            <w:webHidden/>
          </w:rPr>
        </w:r>
        <w:r>
          <w:rPr>
            <w:noProof/>
            <w:webHidden/>
          </w:rPr>
          <w:fldChar w:fldCharType="separate"/>
        </w:r>
        <w:r>
          <w:rPr>
            <w:noProof/>
            <w:webHidden/>
          </w:rPr>
          <w:t>2</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9" w:history="1">
        <w:r w:rsidRPr="00C474E7">
          <w:rPr>
            <w:rStyle w:val="Hyperlink"/>
            <w:noProof/>
          </w:rPr>
          <w:t>1.3.</w:t>
        </w:r>
        <w:r>
          <w:rPr>
            <w:rFonts w:asciiTheme="minorHAnsi" w:eastAsiaTheme="minorEastAsia" w:hAnsiTheme="minorHAnsi" w:cstheme="minorBidi"/>
            <w:noProof/>
            <w:szCs w:val="24"/>
          </w:rPr>
          <w:tab/>
        </w:r>
        <w:r w:rsidRPr="00C474E7">
          <w:rPr>
            <w:rStyle w:val="Hyperlink"/>
            <w:noProof/>
          </w:rPr>
          <w:t>Garbage truck routes planning</w:t>
        </w:r>
        <w:r>
          <w:rPr>
            <w:noProof/>
            <w:webHidden/>
          </w:rPr>
          <w:tab/>
        </w:r>
        <w:r>
          <w:rPr>
            <w:noProof/>
            <w:webHidden/>
          </w:rPr>
          <w:fldChar w:fldCharType="begin"/>
        </w:r>
        <w:r>
          <w:rPr>
            <w:noProof/>
            <w:webHidden/>
          </w:rPr>
          <w:instrText xml:space="preserve"> PAGEREF _Toc525171769 \h </w:instrText>
        </w:r>
        <w:r>
          <w:rPr>
            <w:noProof/>
            <w:webHidden/>
          </w:rPr>
        </w:r>
        <w:r>
          <w:rPr>
            <w:noProof/>
            <w:webHidden/>
          </w:rPr>
          <w:fldChar w:fldCharType="separate"/>
        </w:r>
        <w:r>
          <w:rPr>
            <w:noProof/>
            <w:webHidden/>
          </w:rPr>
          <w:t>3</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0" w:history="1">
        <w:r w:rsidRPr="00C474E7">
          <w:rPr>
            <w:rStyle w:val="Hyperlink"/>
            <w:noProof/>
          </w:rPr>
          <w:t>1.4.</w:t>
        </w:r>
        <w:r>
          <w:rPr>
            <w:rFonts w:asciiTheme="minorHAnsi" w:eastAsiaTheme="minorEastAsia" w:hAnsiTheme="minorHAnsi" w:cstheme="minorBidi"/>
            <w:noProof/>
            <w:szCs w:val="24"/>
          </w:rPr>
          <w:tab/>
        </w:r>
        <w:r w:rsidRPr="00C474E7">
          <w:rPr>
            <w:rStyle w:val="Hyperlink"/>
            <w:noProof/>
          </w:rPr>
          <w:t>Project goals</w:t>
        </w:r>
        <w:r>
          <w:rPr>
            <w:noProof/>
            <w:webHidden/>
          </w:rPr>
          <w:tab/>
        </w:r>
        <w:r>
          <w:rPr>
            <w:noProof/>
            <w:webHidden/>
          </w:rPr>
          <w:fldChar w:fldCharType="begin"/>
        </w:r>
        <w:r>
          <w:rPr>
            <w:noProof/>
            <w:webHidden/>
          </w:rPr>
          <w:instrText xml:space="preserve"> PAGEREF _Toc525171770 \h </w:instrText>
        </w:r>
        <w:r>
          <w:rPr>
            <w:noProof/>
            <w:webHidden/>
          </w:rPr>
        </w:r>
        <w:r>
          <w:rPr>
            <w:noProof/>
            <w:webHidden/>
          </w:rPr>
          <w:fldChar w:fldCharType="separate"/>
        </w:r>
        <w:r>
          <w:rPr>
            <w:noProof/>
            <w:webHidden/>
          </w:rPr>
          <w:t>4</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71" w:history="1">
        <w:r w:rsidRPr="00C474E7">
          <w:rPr>
            <w:rStyle w:val="Hyperlink"/>
            <w:noProof/>
          </w:rPr>
          <w:t>2.</w:t>
        </w:r>
        <w:r>
          <w:rPr>
            <w:rFonts w:asciiTheme="minorHAnsi" w:eastAsiaTheme="minorEastAsia" w:hAnsiTheme="minorHAnsi" w:cstheme="minorBidi"/>
            <w:noProof/>
            <w:szCs w:val="24"/>
          </w:rPr>
          <w:tab/>
        </w:r>
        <w:r w:rsidRPr="00C474E7">
          <w:rPr>
            <w:rStyle w:val="Hyperlink"/>
            <w:noProof/>
          </w:rPr>
          <w:t>Literature review</w:t>
        </w:r>
        <w:r>
          <w:rPr>
            <w:noProof/>
            <w:webHidden/>
          </w:rPr>
          <w:tab/>
        </w:r>
        <w:r>
          <w:rPr>
            <w:noProof/>
            <w:webHidden/>
          </w:rPr>
          <w:fldChar w:fldCharType="begin"/>
        </w:r>
        <w:r>
          <w:rPr>
            <w:noProof/>
            <w:webHidden/>
          </w:rPr>
          <w:instrText xml:space="preserve"> PAGEREF _Toc525171771 \h </w:instrText>
        </w:r>
        <w:r>
          <w:rPr>
            <w:noProof/>
            <w:webHidden/>
          </w:rPr>
        </w:r>
        <w:r>
          <w:rPr>
            <w:noProof/>
            <w:webHidden/>
          </w:rPr>
          <w:fldChar w:fldCharType="separate"/>
        </w:r>
        <w:r>
          <w:rPr>
            <w:noProof/>
            <w:webHidden/>
          </w:rPr>
          <w:t>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2" w:history="1">
        <w:r w:rsidRPr="00C474E7">
          <w:rPr>
            <w:rStyle w:val="Hyperlink"/>
            <w:noProof/>
          </w:rPr>
          <w:t>2.1.</w:t>
        </w:r>
        <w:r>
          <w:rPr>
            <w:rFonts w:asciiTheme="minorHAnsi" w:eastAsiaTheme="minorEastAsia" w:hAnsiTheme="minorHAnsi" w:cstheme="minorBidi"/>
            <w:noProof/>
            <w:szCs w:val="24"/>
          </w:rPr>
          <w:tab/>
        </w:r>
        <w:r w:rsidRPr="00C474E7">
          <w:rPr>
            <w:rStyle w:val="Hyperlink"/>
            <w:noProof/>
          </w:rPr>
          <w:t>Open data</w:t>
        </w:r>
        <w:r>
          <w:rPr>
            <w:noProof/>
            <w:webHidden/>
          </w:rPr>
          <w:tab/>
        </w:r>
        <w:r>
          <w:rPr>
            <w:noProof/>
            <w:webHidden/>
          </w:rPr>
          <w:fldChar w:fldCharType="begin"/>
        </w:r>
        <w:r>
          <w:rPr>
            <w:noProof/>
            <w:webHidden/>
          </w:rPr>
          <w:instrText xml:space="preserve"> PAGEREF _Toc525171772 \h </w:instrText>
        </w:r>
        <w:r>
          <w:rPr>
            <w:noProof/>
            <w:webHidden/>
          </w:rPr>
        </w:r>
        <w:r>
          <w:rPr>
            <w:noProof/>
            <w:webHidden/>
          </w:rPr>
          <w:fldChar w:fldCharType="separate"/>
        </w:r>
        <w:r>
          <w:rPr>
            <w:noProof/>
            <w:webHidden/>
          </w:rPr>
          <w:t>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3" w:history="1">
        <w:r w:rsidRPr="00C474E7">
          <w:rPr>
            <w:rStyle w:val="Hyperlink"/>
            <w:noProof/>
          </w:rPr>
          <w:t>2.2.</w:t>
        </w:r>
        <w:r>
          <w:rPr>
            <w:rFonts w:asciiTheme="minorHAnsi" w:eastAsiaTheme="minorEastAsia" w:hAnsiTheme="minorHAnsi" w:cstheme="minorBidi"/>
            <w:noProof/>
            <w:szCs w:val="24"/>
          </w:rPr>
          <w:tab/>
        </w:r>
        <w:r w:rsidRPr="00C474E7">
          <w:rPr>
            <w:rStyle w:val="Hyperlink"/>
            <w:noProof/>
          </w:rPr>
          <w:t>Capacitated arc routing problem</w:t>
        </w:r>
        <w:r>
          <w:rPr>
            <w:noProof/>
            <w:webHidden/>
          </w:rPr>
          <w:tab/>
        </w:r>
        <w:r>
          <w:rPr>
            <w:noProof/>
            <w:webHidden/>
          </w:rPr>
          <w:fldChar w:fldCharType="begin"/>
        </w:r>
        <w:r>
          <w:rPr>
            <w:noProof/>
            <w:webHidden/>
          </w:rPr>
          <w:instrText xml:space="preserve"> PAGEREF _Toc525171773 \h </w:instrText>
        </w:r>
        <w:r>
          <w:rPr>
            <w:noProof/>
            <w:webHidden/>
          </w:rPr>
        </w:r>
        <w:r>
          <w:rPr>
            <w:noProof/>
            <w:webHidden/>
          </w:rPr>
          <w:fldChar w:fldCharType="separate"/>
        </w:r>
        <w:r>
          <w:rPr>
            <w:noProof/>
            <w:webHidden/>
          </w:rPr>
          <w:t>7</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4" w:history="1">
        <w:r w:rsidRPr="00C474E7">
          <w:rPr>
            <w:rStyle w:val="Hyperlink"/>
            <w:noProof/>
          </w:rPr>
          <w:t>2.3.</w:t>
        </w:r>
        <w:r>
          <w:rPr>
            <w:rFonts w:asciiTheme="minorHAnsi" w:eastAsiaTheme="minorEastAsia" w:hAnsiTheme="minorHAnsi" w:cstheme="minorBidi"/>
            <w:noProof/>
            <w:szCs w:val="24"/>
          </w:rPr>
          <w:tab/>
        </w:r>
        <w:r w:rsidRPr="00C474E7">
          <w:rPr>
            <w:rStyle w:val="Hyperlink"/>
            <w:noProof/>
          </w:rPr>
          <w:t>Overview over genetic algorithms</w:t>
        </w:r>
        <w:r>
          <w:rPr>
            <w:noProof/>
            <w:webHidden/>
          </w:rPr>
          <w:tab/>
        </w:r>
        <w:r>
          <w:rPr>
            <w:noProof/>
            <w:webHidden/>
          </w:rPr>
          <w:fldChar w:fldCharType="begin"/>
        </w:r>
        <w:r>
          <w:rPr>
            <w:noProof/>
            <w:webHidden/>
          </w:rPr>
          <w:instrText xml:space="preserve"> PAGEREF _Toc525171774 \h </w:instrText>
        </w:r>
        <w:r>
          <w:rPr>
            <w:noProof/>
            <w:webHidden/>
          </w:rPr>
        </w:r>
        <w:r>
          <w:rPr>
            <w:noProof/>
            <w:webHidden/>
          </w:rPr>
          <w:fldChar w:fldCharType="separate"/>
        </w:r>
        <w:r>
          <w:rPr>
            <w:noProof/>
            <w:webHidden/>
          </w:rPr>
          <w:t>7</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5" w:history="1">
        <w:r w:rsidRPr="00C474E7">
          <w:rPr>
            <w:rStyle w:val="Hyperlink"/>
            <w:noProof/>
          </w:rPr>
          <w:t>2.3.1.</w:t>
        </w:r>
        <w:r>
          <w:rPr>
            <w:rFonts w:asciiTheme="minorHAnsi" w:eastAsiaTheme="minorEastAsia" w:hAnsiTheme="minorHAnsi" w:cstheme="minorBidi"/>
            <w:noProof/>
            <w:szCs w:val="24"/>
          </w:rPr>
          <w:tab/>
        </w:r>
        <w:r w:rsidRPr="00C474E7">
          <w:rPr>
            <w:rStyle w:val="Hyperlink"/>
            <w:noProof/>
          </w:rPr>
          <w:t>Fitness function</w:t>
        </w:r>
        <w:r>
          <w:rPr>
            <w:noProof/>
            <w:webHidden/>
          </w:rPr>
          <w:tab/>
        </w:r>
        <w:r>
          <w:rPr>
            <w:noProof/>
            <w:webHidden/>
          </w:rPr>
          <w:fldChar w:fldCharType="begin"/>
        </w:r>
        <w:r>
          <w:rPr>
            <w:noProof/>
            <w:webHidden/>
          </w:rPr>
          <w:instrText xml:space="preserve"> PAGEREF _Toc525171775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6" w:history="1">
        <w:r w:rsidRPr="00C474E7">
          <w:rPr>
            <w:rStyle w:val="Hyperlink"/>
            <w:noProof/>
          </w:rPr>
          <w:t>2.3.2.</w:t>
        </w:r>
        <w:r>
          <w:rPr>
            <w:rFonts w:asciiTheme="minorHAnsi" w:eastAsiaTheme="minorEastAsia" w:hAnsiTheme="minorHAnsi" w:cstheme="minorBidi"/>
            <w:noProof/>
            <w:szCs w:val="24"/>
          </w:rPr>
          <w:tab/>
        </w:r>
        <w:r w:rsidRPr="00C474E7">
          <w:rPr>
            <w:rStyle w:val="Hyperlink"/>
            <w:noProof/>
          </w:rPr>
          <w:t>Initialization</w:t>
        </w:r>
        <w:r>
          <w:rPr>
            <w:noProof/>
            <w:webHidden/>
          </w:rPr>
          <w:tab/>
        </w:r>
        <w:r>
          <w:rPr>
            <w:noProof/>
            <w:webHidden/>
          </w:rPr>
          <w:fldChar w:fldCharType="begin"/>
        </w:r>
        <w:r>
          <w:rPr>
            <w:noProof/>
            <w:webHidden/>
          </w:rPr>
          <w:instrText xml:space="preserve"> PAGEREF _Toc525171776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7" w:history="1">
        <w:r w:rsidRPr="00C474E7">
          <w:rPr>
            <w:rStyle w:val="Hyperlink"/>
            <w:noProof/>
          </w:rPr>
          <w:t>2.3.3.</w:t>
        </w:r>
        <w:r>
          <w:rPr>
            <w:rFonts w:asciiTheme="minorHAnsi" w:eastAsiaTheme="minorEastAsia" w:hAnsiTheme="minorHAnsi" w:cstheme="minorBidi"/>
            <w:noProof/>
            <w:szCs w:val="24"/>
          </w:rPr>
          <w:tab/>
        </w:r>
        <w:r w:rsidRPr="00C474E7">
          <w:rPr>
            <w:rStyle w:val="Hyperlink"/>
            <w:noProof/>
          </w:rPr>
          <w:t>Selection</w:t>
        </w:r>
        <w:r>
          <w:rPr>
            <w:noProof/>
            <w:webHidden/>
          </w:rPr>
          <w:tab/>
        </w:r>
        <w:r>
          <w:rPr>
            <w:noProof/>
            <w:webHidden/>
          </w:rPr>
          <w:fldChar w:fldCharType="begin"/>
        </w:r>
        <w:r>
          <w:rPr>
            <w:noProof/>
            <w:webHidden/>
          </w:rPr>
          <w:instrText xml:space="preserve"> PAGEREF _Toc525171777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8" w:history="1">
        <w:r w:rsidRPr="00C474E7">
          <w:rPr>
            <w:rStyle w:val="Hyperlink"/>
            <w:noProof/>
          </w:rPr>
          <w:t>2.3.4.</w:t>
        </w:r>
        <w:r>
          <w:rPr>
            <w:rFonts w:asciiTheme="minorHAnsi" w:eastAsiaTheme="minorEastAsia" w:hAnsiTheme="minorHAnsi" w:cstheme="minorBidi"/>
            <w:noProof/>
            <w:szCs w:val="24"/>
          </w:rPr>
          <w:tab/>
        </w:r>
        <w:r w:rsidRPr="00C474E7">
          <w:rPr>
            <w:rStyle w:val="Hyperlink"/>
            <w:noProof/>
          </w:rPr>
          <w:t>Reproduction</w:t>
        </w:r>
        <w:r>
          <w:rPr>
            <w:noProof/>
            <w:webHidden/>
          </w:rPr>
          <w:tab/>
        </w:r>
        <w:r>
          <w:rPr>
            <w:noProof/>
            <w:webHidden/>
          </w:rPr>
          <w:fldChar w:fldCharType="begin"/>
        </w:r>
        <w:r>
          <w:rPr>
            <w:noProof/>
            <w:webHidden/>
          </w:rPr>
          <w:instrText xml:space="preserve"> PAGEREF _Toc525171778 \h </w:instrText>
        </w:r>
        <w:r>
          <w:rPr>
            <w:noProof/>
            <w:webHidden/>
          </w:rPr>
        </w:r>
        <w:r>
          <w:rPr>
            <w:noProof/>
            <w:webHidden/>
          </w:rPr>
          <w:fldChar w:fldCharType="separate"/>
        </w:r>
        <w:r>
          <w:rPr>
            <w:noProof/>
            <w:webHidden/>
          </w:rPr>
          <w:t>10</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9" w:history="1">
        <w:r w:rsidRPr="00C474E7">
          <w:rPr>
            <w:rStyle w:val="Hyperlink"/>
            <w:noProof/>
          </w:rPr>
          <w:t>2.3.5.</w:t>
        </w:r>
        <w:r>
          <w:rPr>
            <w:rFonts w:asciiTheme="minorHAnsi" w:eastAsiaTheme="minorEastAsia" w:hAnsiTheme="minorHAnsi" w:cstheme="minorBidi"/>
            <w:noProof/>
            <w:szCs w:val="24"/>
          </w:rPr>
          <w:tab/>
        </w:r>
        <w:r w:rsidRPr="00C474E7">
          <w:rPr>
            <w:rStyle w:val="Hyperlink"/>
            <w:noProof/>
          </w:rPr>
          <w:t>Termination</w:t>
        </w:r>
        <w:r>
          <w:rPr>
            <w:noProof/>
            <w:webHidden/>
          </w:rPr>
          <w:tab/>
        </w:r>
        <w:r>
          <w:rPr>
            <w:noProof/>
            <w:webHidden/>
          </w:rPr>
          <w:fldChar w:fldCharType="begin"/>
        </w:r>
        <w:r>
          <w:rPr>
            <w:noProof/>
            <w:webHidden/>
          </w:rPr>
          <w:instrText xml:space="preserve"> PAGEREF _Toc525171779 \h </w:instrText>
        </w:r>
        <w:r>
          <w:rPr>
            <w:noProof/>
            <w:webHidden/>
          </w:rPr>
        </w:r>
        <w:r>
          <w:rPr>
            <w:noProof/>
            <w:webHidden/>
          </w:rPr>
          <w:fldChar w:fldCharType="separate"/>
        </w:r>
        <w:r>
          <w:rPr>
            <w:noProof/>
            <w:webHidden/>
          </w:rPr>
          <w:t>1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0" w:history="1">
        <w:r w:rsidRPr="00C474E7">
          <w:rPr>
            <w:rStyle w:val="Hyperlink"/>
            <w:noProof/>
          </w:rPr>
          <w:t>3.</w:t>
        </w:r>
        <w:r>
          <w:rPr>
            <w:rFonts w:asciiTheme="minorHAnsi" w:eastAsiaTheme="minorEastAsia" w:hAnsiTheme="minorHAnsi" w:cstheme="minorBidi"/>
            <w:noProof/>
            <w:szCs w:val="24"/>
          </w:rPr>
          <w:tab/>
        </w:r>
        <w:r w:rsidRPr="00C474E7">
          <w:rPr>
            <w:rStyle w:val="Hyperlink"/>
            <w:noProof/>
          </w:rPr>
          <w:t>Methodology</w:t>
        </w:r>
        <w:r>
          <w:rPr>
            <w:noProof/>
            <w:webHidden/>
          </w:rPr>
          <w:tab/>
        </w:r>
        <w:r>
          <w:rPr>
            <w:noProof/>
            <w:webHidden/>
          </w:rPr>
          <w:fldChar w:fldCharType="begin"/>
        </w:r>
        <w:r>
          <w:rPr>
            <w:noProof/>
            <w:webHidden/>
          </w:rPr>
          <w:instrText xml:space="preserve"> PAGEREF _Toc525171780 \h </w:instrText>
        </w:r>
        <w:r>
          <w:rPr>
            <w:noProof/>
            <w:webHidden/>
          </w:rPr>
        </w:r>
        <w:r>
          <w:rPr>
            <w:noProof/>
            <w:webHidden/>
          </w:rPr>
          <w:fldChar w:fldCharType="separate"/>
        </w:r>
        <w:r>
          <w:rPr>
            <w:noProof/>
            <w:webHidden/>
          </w:rPr>
          <w:t>14</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1" w:history="1">
        <w:r w:rsidRPr="00C474E7">
          <w:rPr>
            <w:rStyle w:val="Hyperlink"/>
            <w:noProof/>
          </w:rPr>
          <w:t>4.</w:t>
        </w:r>
        <w:r>
          <w:rPr>
            <w:rFonts w:asciiTheme="minorHAnsi" w:eastAsiaTheme="minorEastAsia" w:hAnsiTheme="minorHAnsi" w:cstheme="minorBidi"/>
            <w:noProof/>
            <w:szCs w:val="24"/>
          </w:rPr>
          <w:tab/>
        </w:r>
        <w:r w:rsidRPr="00C474E7">
          <w:rPr>
            <w:rStyle w:val="Hyperlink"/>
            <w:noProof/>
          </w:rPr>
          <w:t>Development</w:t>
        </w:r>
        <w:r>
          <w:rPr>
            <w:noProof/>
            <w:webHidden/>
          </w:rPr>
          <w:tab/>
        </w:r>
        <w:r>
          <w:rPr>
            <w:noProof/>
            <w:webHidden/>
          </w:rPr>
          <w:fldChar w:fldCharType="begin"/>
        </w:r>
        <w:r>
          <w:rPr>
            <w:noProof/>
            <w:webHidden/>
          </w:rPr>
          <w:instrText xml:space="preserve"> PAGEREF _Toc525171781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2" w:history="1">
        <w:r w:rsidRPr="00C474E7">
          <w:rPr>
            <w:rStyle w:val="Hyperlink"/>
            <w:noProof/>
          </w:rPr>
          <w:t>4.1.</w:t>
        </w:r>
        <w:r>
          <w:rPr>
            <w:rFonts w:asciiTheme="minorHAnsi" w:eastAsiaTheme="minorEastAsia" w:hAnsiTheme="minorHAnsi" w:cstheme="minorBidi"/>
            <w:noProof/>
            <w:szCs w:val="24"/>
          </w:rPr>
          <w:tab/>
        </w:r>
        <w:r w:rsidRPr="00C474E7">
          <w:rPr>
            <w:rStyle w:val="Hyperlink"/>
            <w:noProof/>
          </w:rPr>
          <w:t>A brief word on OpenStreetMap</w:t>
        </w:r>
        <w:r>
          <w:rPr>
            <w:noProof/>
            <w:webHidden/>
          </w:rPr>
          <w:tab/>
        </w:r>
        <w:r>
          <w:rPr>
            <w:noProof/>
            <w:webHidden/>
          </w:rPr>
          <w:fldChar w:fldCharType="begin"/>
        </w:r>
        <w:r>
          <w:rPr>
            <w:noProof/>
            <w:webHidden/>
          </w:rPr>
          <w:instrText xml:space="preserve"> PAGEREF _Toc525171782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3" w:history="1">
        <w:r w:rsidRPr="00C474E7">
          <w:rPr>
            <w:rStyle w:val="Hyperlink"/>
            <w:noProof/>
          </w:rPr>
          <w:t>4.2.</w:t>
        </w:r>
        <w:r>
          <w:rPr>
            <w:rFonts w:asciiTheme="minorHAnsi" w:eastAsiaTheme="minorEastAsia" w:hAnsiTheme="minorHAnsi" w:cstheme="minorBidi"/>
            <w:noProof/>
            <w:szCs w:val="24"/>
          </w:rPr>
          <w:tab/>
        </w:r>
        <w:r w:rsidRPr="00C474E7">
          <w:rPr>
            <w:rStyle w:val="Hyperlink"/>
            <w:noProof/>
          </w:rPr>
          <w:t>Distance Matrix</w:t>
        </w:r>
        <w:r>
          <w:rPr>
            <w:noProof/>
            <w:webHidden/>
          </w:rPr>
          <w:tab/>
        </w:r>
        <w:r>
          <w:rPr>
            <w:noProof/>
            <w:webHidden/>
          </w:rPr>
          <w:fldChar w:fldCharType="begin"/>
        </w:r>
        <w:r>
          <w:rPr>
            <w:noProof/>
            <w:webHidden/>
          </w:rPr>
          <w:instrText xml:space="preserve"> PAGEREF _Toc525171783 \h </w:instrText>
        </w:r>
        <w:r>
          <w:rPr>
            <w:noProof/>
            <w:webHidden/>
          </w:rPr>
        </w:r>
        <w:r>
          <w:rPr>
            <w:noProof/>
            <w:webHidden/>
          </w:rPr>
          <w:fldChar w:fldCharType="separate"/>
        </w:r>
        <w:r>
          <w:rPr>
            <w:noProof/>
            <w:webHidden/>
          </w:rPr>
          <w:t>18</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4" w:history="1">
        <w:r w:rsidRPr="00C474E7">
          <w:rPr>
            <w:rStyle w:val="Hyperlink"/>
            <w:noProof/>
          </w:rPr>
          <w:t>4.3.</w:t>
        </w:r>
        <w:r>
          <w:rPr>
            <w:rFonts w:asciiTheme="minorHAnsi" w:eastAsiaTheme="minorEastAsia" w:hAnsiTheme="minorHAnsi" w:cstheme="minorBidi"/>
            <w:noProof/>
            <w:szCs w:val="24"/>
          </w:rPr>
          <w:tab/>
        </w:r>
        <w:r w:rsidRPr="00C474E7">
          <w:rPr>
            <w:rStyle w:val="Hyperlink"/>
            <w:noProof/>
          </w:rPr>
          <w:t>GENETIC ALGORITHM</w:t>
        </w:r>
        <w:r>
          <w:rPr>
            <w:noProof/>
            <w:webHidden/>
          </w:rPr>
          <w:tab/>
        </w:r>
        <w:r>
          <w:rPr>
            <w:noProof/>
            <w:webHidden/>
          </w:rPr>
          <w:fldChar w:fldCharType="begin"/>
        </w:r>
        <w:r>
          <w:rPr>
            <w:noProof/>
            <w:webHidden/>
          </w:rPr>
          <w:instrText xml:space="preserve"> PAGEREF _Toc525171784 \h </w:instrText>
        </w:r>
        <w:r>
          <w:rPr>
            <w:noProof/>
            <w:webHidden/>
          </w:rPr>
        </w:r>
        <w:r>
          <w:rPr>
            <w:noProof/>
            <w:webHidden/>
          </w:rPr>
          <w:fldChar w:fldCharType="separate"/>
        </w:r>
        <w:r>
          <w:rPr>
            <w:noProof/>
            <w:webHidden/>
          </w:rPr>
          <w:t>1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5" w:history="1">
        <w:r w:rsidRPr="00C474E7">
          <w:rPr>
            <w:rStyle w:val="Hyperlink"/>
            <w:noProof/>
          </w:rPr>
          <w:t>4.3.1.</w:t>
        </w:r>
        <w:r>
          <w:rPr>
            <w:rFonts w:asciiTheme="minorHAnsi" w:eastAsiaTheme="minorEastAsia" w:hAnsiTheme="minorHAnsi" w:cstheme="minorBidi"/>
            <w:noProof/>
            <w:szCs w:val="24"/>
          </w:rPr>
          <w:tab/>
        </w:r>
        <w:r w:rsidRPr="00C474E7">
          <w:rPr>
            <w:rStyle w:val="Hyperlink"/>
            <w:noProof/>
          </w:rPr>
          <w:t>Chromosome Representation</w:t>
        </w:r>
        <w:r>
          <w:rPr>
            <w:noProof/>
            <w:webHidden/>
          </w:rPr>
          <w:tab/>
        </w:r>
        <w:r>
          <w:rPr>
            <w:noProof/>
            <w:webHidden/>
          </w:rPr>
          <w:fldChar w:fldCharType="begin"/>
        </w:r>
        <w:r>
          <w:rPr>
            <w:noProof/>
            <w:webHidden/>
          </w:rPr>
          <w:instrText xml:space="preserve"> PAGEREF _Toc525171785 \h </w:instrText>
        </w:r>
        <w:r>
          <w:rPr>
            <w:noProof/>
            <w:webHidden/>
          </w:rPr>
        </w:r>
        <w:r>
          <w:rPr>
            <w:noProof/>
            <w:webHidden/>
          </w:rPr>
          <w:fldChar w:fldCharType="separate"/>
        </w:r>
        <w:r>
          <w:rPr>
            <w:noProof/>
            <w:webHidden/>
          </w:rPr>
          <w:t>1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6" w:history="1">
        <w:r w:rsidRPr="00C474E7">
          <w:rPr>
            <w:rStyle w:val="Hyperlink"/>
            <w:noProof/>
          </w:rPr>
          <w:t>4.3.2.</w:t>
        </w:r>
        <w:r>
          <w:rPr>
            <w:rFonts w:asciiTheme="minorHAnsi" w:eastAsiaTheme="minorEastAsia" w:hAnsiTheme="minorHAnsi" w:cstheme="minorBidi"/>
            <w:noProof/>
            <w:szCs w:val="24"/>
          </w:rPr>
          <w:tab/>
        </w:r>
        <w:r w:rsidRPr="00C474E7">
          <w:rPr>
            <w:rStyle w:val="Hyperlink"/>
            <w:noProof/>
          </w:rPr>
          <w:t>Fitness function</w:t>
        </w:r>
        <w:r>
          <w:rPr>
            <w:noProof/>
            <w:webHidden/>
          </w:rPr>
          <w:tab/>
        </w:r>
        <w:r>
          <w:rPr>
            <w:noProof/>
            <w:webHidden/>
          </w:rPr>
          <w:fldChar w:fldCharType="begin"/>
        </w:r>
        <w:r>
          <w:rPr>
            <w:noProof/>
            <w:webHidden/>
          </w:rPr>
          <w:instrText xml:space="preserve"> PAGEREF _Toc525171786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7" w:history="1">
        <w:r w:rsidRPr="00C474E7">
          <w:rPr>
            <w:rStyle w:val="Hyperlink"/>
            <w:noProof/>
          </w:rPr>
          <w:t>4.3.3.</w:t>
        </w:r>
        <w:r>
          <w:rPr>
            <w:rFonts w:asciiTheme="minorHAnsi" w:eastAsiaTheme="minorEastAsia" w:hAnsiTheme="minorHAnsi" w:cstheme="minorBidi"/>
            <w:noProof/>
            <w:szCs w:val="24"/>
          </w:rPr>
          <w:tab/>
        </w:r>
        <w:r w:rsidRPr="00C474E7">
          <w:rPr>
            <w:rStyle w:val="Hyperlink"/>
            <w:noProof/>
          </w:rPr>
          <w:t>Initialization</w:t>
        </w:r>
        <w:r>
          <w:rPr>
            <w:noProof/>
            <w:webHidden/>
          </w:rPr>
          <w:tab/>
        </w:r>
        <w:r>
          <w:rPr>
            <w:noProof/>
            <w:webHidden/>
          </w:rPr>
          <w:fldChar w:fldCharType="begin"/>
        </w:r>
        <w:r>
          <w:rPr>
            <w:noProof/>
            <w:webHidden/>
          </w:rPr>
          <w:instrText xml:space="preserve"> PAGEREF _Toc525171787 \h </w:instrText>
        </w:r>
        <w:r>
          <w:rPr>
            <w:noProof/>
            <w:webHidden/>
          </w:rPr>
        </w:r>
        <w:r>
          <w:rPr>
            <w:noProof/>
            <w:webHidden/>
          </w:rPr>
          <w:fldChar w:fldCharType="separate"/>
        </w:r>
        <w:r>
          <w:rPr>
            <w:noProof/>
            <w:webHidden/>
          </w:rPr>
          <w:t>22</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8" w:history="1">
        <w:r w:rsidRPr="00C474E7">
          <w:rPr>
            <w:rStyle w:val="Hyperlink"/>
            <w:noProof/>
          </w:rPr>
          <w:t>4.3.4.</w:t>
        </w:r>
        <w:r>
          <w:rPr>
            <w:rFonts w:asciiTheme="minorHAnsi" w:eastAsiaTheme="minorEastAsia" w:hAnsiTheme="minorHAnsi" w:cstheme="minorBidi"/>
            <w:noProof/>
            <w:szCs w:val="24"/>
          </w:rPr>
          <w:tab/>
        </w:r>
        <w:r w:rsidRPr="00C474E7">
          <w:rPr>
            <w:rStyle w:val="Hyperlink"/>
            <w:noProof/>
          </w:rPr>
          <w:t>Operations</w:t>
        </w:r>
        <w:r>
          <w:rPr>
            <w:noProof/>
            <w:webHidden/>
          </w:rPr>
          <w:tab/>
        </w:r>
        <w:r>
          <w:rPr>
            <w:noProof/>
            <w:webHidden/>
          </w:rPr>
          <w:fldChar w:fldCharType="begin"/>
        </w:r>
        <w:r>
          <w:rPr>
            <w:noProof/>
            <w:webHidden/>
          </w:rPr>
          <w:instrText xml:space="preserve"> PAGEREF _Toc525171788 \h </w:instrText>
        </w:r>
        <w:r>
          <w:rPr>
            <w:noProof/>
            <w:webHidden/>
          </w:rPr>
        </w:r>
        <w:r>
          <w:rPr>
            <w:noProof/>
            <w:webHidden/>
          </w:rPr>
          <w:fldChar w:fldCharType="separate"/>
        </w:r>
        <w:r>
          <w:rPr>
            <w:noProof/>
            <w:webHidden/>
          </w:rPr>
          <w:t>2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9" w:history="1">
        <w:r w:rsidRPr="00C474E7">
          <w:rPr>
            <w:rStyle w:val="Hyperlink"/>
            <w:noProof/>
          </w:rPr>
          <w:t>5.</w:t>
        </w:r>
        <w:r>
          <w:rPr>
            <w:rFonts w:asciiTheme="minorHAnsi" w:eastAsiaTheme="minorEastAsia" w:hAnsiTheme="minorHAnsi" w:cstheme="minorBidi"/>
            <w:noProof/>
            <w:szCs w:val="24"/>
          </w:rPr>
          <w:tab/>
        </w:r>
        <w:r w:rsidRPr="00C474E7">
          <w:rPr>
            <w:rStyle w:val="Hyperlink"/>
            <w:noProof/>
          </w:rPr>
          <w:t>Results and di</w:t>
        </w:r>
        <w:r w:rsidRPr="00C474E7">
          <w:rPr>
            <w:rStyle w:val="Hyperlink"/>
            <w:noProof/>
          </w:rPr>
          <w:t>s</w:t>
        </w:r>
        <w:r w:rsidRPr="00C474E7">
          <w:rPr>
            <w:rStyle w:val="Hyperlink"/>
            <w:noProof/>
          </w:rPr>
          <w:t>cussion</w:t>
        </w:r>
        <w:r>
          <w:rPr>
            <w:noProof/>
            <w:webHidden/>
          </w:rPr>
          <w:tab/>
        </w:r>
        <w:r>
          <w:rPr>
            <w:noProof/>
            <w:webHidden/>
          </w:rPr>
          <w:fldChar w:fldCharType="begin"/>
        </w:r>
        <w:r>
          <w:rPr>
            <w:noProof/>
            <w:webHidden/>
          </w:rPr>
          <w:instrText xml:space="preserve"> PAGEREF _Toc525171789 \h </w:instrText>
        </w:r>
        <w:r>
          <w:rPr>
            <w:noProof/>
            <w:webHidden/>
          </w:rPr>
        </w:r>
        <w:r>
          <w:rPr>
            <w:noProof/>
            <w:webHidden/>
          </w:rPr>
          <w:fldChar w:fldCharType="separate"/>
        </w:r>
        <w:r>
          <w:rPr>
            <w:noProof/>
            <w:webHidden/>
          </w:rPr>
          <w:t>26</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0" w:history="1">
        <w:r w:rsidRPr="00C474E7">
          <w:rPr>
            <w:rStyle w:val="Hyperlink"/>
            <w:noProof/>
          </w:rPr>
          <w:t>6.</w:t>
        </w:r>
        <w:r>
          <w:rPr>
            <w:rFonts w:asciiTheme="minorHAnsi" w:eastAsiaTheme="minorEastAsia" w:hAnsiTheme="minorHAnsi" w:cstheme="minorBidi"/>
            <w:noProof/>
            <w:szCs w:val="24"/>
          </w:rPr>
          <w:tab/>
        </w:r>
        <w:r w:rsidRPr="00C474E7">
          <w:rPr>
            <w:rStyle w:val="Hyperlink"/>
            <w:noProof/>
          </w:rPr>
          <w:t>Conclusions</w:t>
        </w:r>
        <w:r>
          <w:rPr>
            <w:noProof/>
            <w:webHidden/>
          </w:rPr>
          <w:tab/>
        </w:r>
        <w:r>
          <w:rPr>
            <w:noProof/>
            <w:webHidden/>
          </w:rPr>
          <w:fldChar w:fldCharType="begin"/>
        </w:r>
        <w:r>
          <w:rPr>
            <w:noProof/>
            <w:webHidden/>
          </w:rPr>
          <w:instrText xml:space="preserve"> PAGEREF _Toc525171790 \h </w:instrText>
        </w:r>
        <w:r>
          <w:rPr>
            <w:noProof/>
            <w:webHidden/>
          </w:rPr>
        </w:r>
        <w:r>
          <w:rPr>
            <w:noProof/>
            <w:webHidden/>
          </w:rPr>
          <w:fldChar w:fldCharType="separate"/>
        </w:r>
        <w:r>
          <w:rPr>
            <w:noProof/>
            <w:webHidden/>
          </w:rPr>
          <w:t>30</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1" w:history="1">
        <w:r w:rsidRPr="00C474E7">
          <w:rPr>
            <w:rStyle w:val="Hyperlink"/>
            <w:noProof/>
          </w:rPr>
          <w:t>7.</w:t>
        </w:r>
        <w:r>
          <w:rPr>
            <w:rFonts w:asciiTheme="minorHAnsi" w:eastAsiaTheme="minorEastAsia" w:hAnsiTheme="minorHAnsi" w:cstheme="minorBidi"/>
            <w:noProof/>
            <w:szCs w:val="24"/>
          </w:rPr>
          <w:tab/>
        </w:r>
        <w:r w:rsidRPr="00C474E7">
          <w:rPr>
            <w:rStyle w:val="Hyperlink"/>
            <w:noProof/>
          </w:rPr>
          <w:t>Limitations and recommendations for future works</w:t>
        </w:r>
        <w:r>
          <w:rPr>
            <w:noProof/>
            <w:webHidden/>
          </w:rPr>
          <w:tab/>
        </w:r>
        <w:r>
          <w:rPr>
            <w:noProof/>
            <w:webHidden/>
          </w:rPr>
          <w:fldChar w:fldCharType="begin"/>
        </w:r>
        <w:r>
          <w:rPr>
            <w:noProof/>
            <w:webHidden/>
          </w:rPr>
          <w:instrText xml:space="preserve"> PAGEREF _Toc525171791 \h </w:instrText>
        </w:r>
        <w:r>
          <w:rPr>
            <w:noProof/>
            <w:webHidden/>
          </w:rPr>
        </w:r>
        <w:r>
          <w:rPr>
            <w:noProof/>
            <w:webHidden/>
          </w:rPr>
          <w:fldChar w:fldCharType="separate"/>
        </w:r>
        <w:r>
          <w:rPr>
            <w:noProof/>
            <w:webHidden/>
          </w:rPr>
          <w:t>31</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2" w:history="1">
        <w:r w:rsidRPr="00C474E7">
          <w:rPr>
            <w:rStyle w:val="Hyperlink"/>
            <w:noProof/>
          </w:rPr>
          <w:t>8.</w:t>
        </w:r>
        <w:r>
          <w:rPr>
            <w:rFonts w:asciiTheme="minorHAnsi" w:eastAsiaTheme="minorEastAsia" w:hAnsiTheme="minorHAnsi" w:cstheme="minorBidi"/>
            <w:noProof/>
            <w:szCs w:val="24"/>
          </w:rPr>
          <w:tab/>
        </w:r>
        <w:r w:rsidRPr="00C474E7">
          <w:rPr>
            <w:rStyle w:val="Hyperlink"/>
            <w:noProof/>
          </w:rPr>
          <w:t>Bibliography</w:t>
        </w:r>
        <w:r>
          <w:rPr>
            <w:noProof/>
            <w:webHidden/>
          </w:rPr>
          <w:tab/>
        </w:r>
        <w:r>
          <w:rPr>
            <w:noProof/>
            <w:webHidden/>
          </w:rPr>
          <w:fldChar w:fldCharType="begin"/>
        </w:r>
        <w:r>
          <w:rPr>
            <w:noProof/>
            <w:webHidden/>
          </w:rPr>
          <w:instrText xml:space="preserve"> PAGEREF _Toc525171792 \h </w:instrText>
        </w:r>
        <w:r>
          <w:rPr>
            <w:noProof/>
            <w:webHidden/>
          </w:rPr>
        </w:r>
        <w:r>
          <w:rPr>
            <w:noProof/>
            <w:webHidden/>
          </w:rPr>
          <w:fldChar w:fldCharType="separate"/>
        </w:r>
        <w:r>
          <w:rPr>
            <w:noProof/>
            <w:webHidden/>
          </w:rPr>
          <w:t>3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3" w:history="1">
        <w:r w:rsidRPr="00C474E7">
          <w:rPr>
            <w:rStyle w:val="Hyperlink"/>
            <w:noProof/>
          </w:rPr>
          <w:t>9.</w:t>
        </w:r>
        <w:r>
          <w:rPr>
            <w:rFonts w:asciiTheme="minorHAnsi" w:eastAsiaTheme="minorEastAsia" w:hAnsiTheme="minorHAnsi" w:cstheme="minorBidi"/>
            <w:noProof/>
            <w:szCs w:val="24"/>
          </w:rPr>
          <w:tab/>
        </w:r>
        <w:r w:rsidRPr="00C474E7">
          <w:rPr>
            <w:rStyle w:val="Hyperlink"/>
            <w:noProof/>
          </w:rPr>
          <w:t>Appendix (optional)</w:t>
        </w:r>
        <w:r>
          <w:rPr>
            <w:noProof/>
            <w:webHidden/>
          </w:rPr>
          <w:tab/>
        </w:r>
        <w:r>
          <w:rPr>
            <w:noProof/>
            <w:webHidden/>
          </w:rPr>
          <w:fldChar w:fldCharType="begin"/>
        </w:r>
        <w:r>
          <w:rPr>
            <w:noProof/>
            <w:webHidden/>
          </w:rPr>
          <w:instrText xml:space="preserve"> PAGEREF _Toc525171793 \h </w:instrText>
        </w:r>
        <w:r>
          <w:rPr>
            <w:noProof/>
            <w:webHidden/>
          </w:rPr>
        </w:r>
        <w:r>
          <w:rPr>
            <w:noProof/>
            <w:webHidden/>
          </w:rPr>
          <w:fldChar w:fldCharType="separate"/>
        </w:r>
        <w:r>
          <w:rPr>
            <w:noProof/>
            <w:webHidden/>
          </w:rPr>
          <w:t>35</w:t>
        </w:r>
        <w:r>
          <w:rPr>
            <w:noProof/>
            <w:webHidden/>
          </w:rPr>
          <w:fldChar w:fldCharType="end"/>
        </w:r>
      </w:hyperlink>
    </w:p>
    <w:p w:rsidR="001F08BA" w:rsidRDefault="001F08BA">
      <w:pPr>
        <w:pStyle w:val="TOC1"/>
        <w:tabs>
          <w:tab w:val="left" w:pos="720"/>
        </w:tabs>
        <w:rPr>
          <w:rFonts w:asciiTheme="minorHAnsi" w:eastAsiaTheme="minorEastAsia" w:hAnsiTheme="minorHAnsi" w:cstheme="minorBidi"/>
          <w:noProof/>
          <w:szCs w:val="24"/>
        </w:rPr>
      </w:pPr>
      <w:hyperlink w:anchor="_Toc525171794" w:history="1">
        <w:r w:rsidRPr="00C474E7">
          <w:rPr>
            <w:rStyle w:val="Hyperlink"/>
            <w:noProof/>
          </w:rPr>
          <w:t>10.</w:t>
        </w:r>
        <w:r>
          <w:rPr>
            <w:rFonts w:asciiTheme="minorHAnsi" w:eastAsiaTheme="minorEastAsia" w:hAnsiTheme="minorHAnsi" w:cstheme="minorBidi"/>
            <w:noProof/>
            <w:szCs w:val="24"/>
          </w:rPr>
          <w:tab/>
        </w:r>
        <w:r w:rsidRPr="00C474E7">
          <w:rPr>
            <w:rStyle w:val="Hyperlink"/>
            <w:noProof/>
          </w:rPr>
          <w:t>Annexes (optional)</w:t>
        </w:r>
        <w:r>
          <w:rPr>
            <w:noProof/>
            <w:webHidden/>
          </w:rPr>
          <w:tab/>
        </w:r>
        <w:r>
          <w:rPr>
            <w:noProof/>
            <w:webHidden/>
          </w:rPr>
          <w:fldChar w:fldCharType="begin"/>
        </w:r>
        <w:r>
          <w:rPr>
            <w:noProof/>
            <w:webHidden/>
          </w:rPr>
          <w:instrText xml:space="preserve"> PAGEREF _Toc525171794 \h </w:instrText>
        </w:r>
        <w:r>
          <w:rPr>
            <w:noProof/>
            <w:webHidden/>
          </w:rPr>
        </w:r>
        <w:r>
          <w:rPr>
            <w:noProof/>
            <w:webHidden/>
          </w:rPr>
          <w:fldChar w:fldCharType="separate"/>
        </w:r>
        <w:r>
          <w:rPr>
            <w:noProof/>
            <w:webHidden/>
          </w:rPr>
          <w:t>36</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1F08BA"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5171752" w:history="1">
        <w:r w:rsidR="001F08BA" w:rsidRPr="001F4328">
          <w:rPr>
            <w:rStyle w:val="Hyperlink"/>
            <w:noProof/>
          </w:rPr>
          <w:t>Figure 2.1 – Tournament selection</w:t>
        </w:r>
        <w:r w:rsidR="001F08BA">
          <w:rPr>
            <w:noProof/>
            <w:webHidden/>
          </w:rPr>
          <w:tab/>
        </w:r>
        <w:r w:rsidR="001F08BA">
          <w:rPr>
            <w:noProof/>
            <w:webHidden/>
          </w:rPr>
          <w:fldChar w:fldCharType="begin"/>
        </w:r>
        <w:r w:rsidR="001F08BA">
          <w:rPr>
            <w:noProof/>
            <w:webHidden/>
          </w:rPr>
          <w:instrText xml:space="preserve"> PAGEREF _Toc525171752 \h </w:instrText>
        </w:r>
        <w:r w:rsidR="001F08BA">
          <w:rPr>
            <w:noProof/>
            <w:webHidden/>
          </w:rPr>
        </w:r>
        <w:r w:rsidR="001F08BA">
          <w:rPr>
            <w:noProof/>
            <w:webHidden/>
          </w:rPr>
          <w:fldChar w:fldCharType="separate"/>
        </w:r>
        <w:r w:rsidR="001F08BA">
          <w:rPr>
            <w:noProof/>
            <w:webHidden/>
          </w:rPr>
          <w:t>10</w:t>
        </w:r>
        <w:r w:rsidR="001F08BA">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3" w:history="1">
        <w:r w:rsidRPr="001F4328">
          <w:rPr>
            <w:rStyle w:val="Hyperlink"/>
            <w:noProof/>
          </w:rPr>
          <w:t>Figure 2.2 – One-point crossover</w:t>
        </w:r>
        <w:r>
          <w:rPr>
            <w:noProof/>
            <w:webHidden/>
          </w:rPr>
          <w:tab/>
        </w:r>
        <w:r>
          <w:rPr>
            <w:noProof/>
            <w:webHidden/>
          </w:rPr>
          <w:fldChar w:fldCharType="begin"/>
        </w:r>
        <w:r>
          <w:rPr>
            <w:noProof/>
            <w:webHidden/>
          </w:rPr>
          <w:instrText xml:space="preserve"> PAGEREF _Toc525171753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4" w:history="1">
        <w:r w:rsidRPr="001F4328">
          <w:rPr>
            <w:rStyle w:val="Hyperlink"/>
            <w:noProof/>
          </w:rPr>
          <w:t>Figure 2.3 – Two-point crossover</w:t>
        </w:r>
        <w:r>
          <w:rPr>
            <w:noProof/>
            <w:webHidden/>
          </w:rPr>
          <w:tab/>
        </w:r>
        <w:r>
          <w:rPr>
            <w:noProof/>
            <w:webHidden/>
          </w:rPr>
          <w:fldChar w:fldCharType="begin"/>
        </w:r>
        <w:r>
          <w:rPr>
            <w:noProof/>
            <w:webHidden/>
          </w:rPr>
          <w:instrText xml:space="preserve"> PAGEREF _Toc525171754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5" w:history="1">
        <w:r w:rsidRPr="001F4328">
          <w:rPr>
            <w:rStyle w:val="Hyperlink"/>
            <w:noProof/>
          </w:rPr>
          <w:t>Figure 2.4 – Swap mutation</w:t>
        </w:r>
        <w:r>
          <w:rPr>
            <w:noProof/>
            <w:webHidden/>
          </w:rPr>
          <w:tab/>
        </w:r>
        <w:r>
          <w:rPr>
            <w:noProof/>
            <w:webHidden/>
          </w:rPr>
          <w:fldChar w:fldCharType="begin"/>
        </w:r>
        <w:r>
          <w:rPr>
            <w:noProof/>
            <w:webHidden/>
          </w:rPr>
          <w:instrText xml:space="preserve"> PAGEREF _Toc525171755 \h </w:instrText>
        </w:r>
        <w:r>
          <w:rPr>
            <w:noProof/>
            <w:webHidden/>
          </w:rPr>
        </w:r>
        <w:r>
          <w:rPr>
            <w:noProof/>
            <w:webHidden/>
          </w:rPr>
          <w:fldChar w:fldCharType="separate"/>
        </w:r>
        <w:r>
          <w:rPr>
            <w:noProof/>
            <w:webHidden/>
          </w:rPr>
          <w:t>12</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6" w:history="1">
        <w:r w:rsidRPr="001F4328">
          <w:rPr>
            <w:rStyle w:val="Hyperlink"/>
            <w:noProof/>
          </w:rPr>
          <w:t>Figure 4.1 – OSM’s node example</w:t>
        </w:r>
        <w:r>
          <w:rPr>
            <w:noProof/>
            <w:webHidden/>
          </w:rPr>
          <w:tab/>
        </w:r>
        <w:r>
          <w:rPr>
            <w:noProof/>
            <w:webHidden/>
          </w:rPr>
          <w:fldChar w:fldCharType="begin"/>
        </w:r>
        <w:r>
          <w:rPr>
            <w:noProof/>
            <w:webHidden/>
          </w:rPr>
          <w:instrText xml:space="preserve"> PAGEREF _Toc525171756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7" w:history="1">
        <w:r w:rsidRPr="001F4328">
          <w:rPr>
            <w:rStyle w:val="Hyperlink"/>
            <w:noProof/>
          </w:rPr>
          <w:t>Figure 4.2 – OSM’s way example</w:t>
        </w:r>
        <w:r>
          <w:rPr>
            <w:noProof/>
            <w:webHidden/>
          </w:rPr>
          <w:tab/>
        </w:r>
        <w:r>
          <w:rPr>
            <w:noProof/>
            <w:webHidden/>
          </w:rPr>
          <w:fldChar w:fldCharType="begin"/>
        </w:r>
        <w:r>
          <w:rPr>
            <w:noProof/>
            <w:webHidden/>
          </w:rPr>
          <w:instrText xml:space="preserve"> PAGEREF _Toc525171757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8" w:history="1">
        <w:r w:rsidRPr="001F4328">
          <w:rPr>
            <w:rStyle w:val="Hyperlink"/>
            <w:noProof/>
          </w:rPr>
          <w:t>Figure 4.3 – Campolide representation with OSMnx</w:t>
        </w:r>
        <w:r>
          <w:rPr>
            <w:noProof/>
            <w:webHidden/>
          </w:rPr>
          <w:tab/>
        </w:r>
        <w:r>
          <w:rPr>
            <w:noProof/>
            <w:webHidden/>
          </w:rPr>
          <w:fldChar w:fldCharType="begin"/>
        </w:r>
        <w:r>
          <w:rPr>
            <w:noProof/>
            <w:webHidden/>
          </w:rPr>
          <w:instrText xml:space="preserve"> PAGEREF _Toc525171758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9" w:history="1">
        <w:r w:rsidRPr="001F4328">
          <w:rPr>
            <w:rStyle w:val="Hyperlink"/>
            <w:noProof/>
          </w:rPr>
          <w:t>Figure 4.4 – Graph with Campolide’s data after removing highways</w:t>
        </w:r>
        <w:r>
          <w:rPr>
            <w:noProof/>
            <w:webHidden/>
          </w:rPr>
          <w:tab/>
        </w:r>
        <w:r>
          <w:rPr>
            <w:noProof/>
            <w:webHidden/>
          </w:rPr>
          <w:fldChar w:fldCharType="begin"/>
        </w:r>
        <w:r>
          <w:rPr>
            <w:noProof/>
            <w:webHidden/>
          </w:rPr>
          <w:instrText xml:space="preserve"> PAGEREF _Toc525171759 \h </w:instrText>
        </w:r>
        <w:r>
          <w:rPr>
            <w:noProof/>
            <w:webHidden/>
          </w:rPr>
        </w:r>
        <w:r>
          <w:rPr>
            <w:noProof/>
            <w:webHidden/>
          </w:rPr>
          <w:fldChar w:fldCharType="separate"/>
        </w:r>
        <w:r>
          <w:rPr>
            <w:noProof/>
            <w:webHidden/>
          </w:rPr>
          <w:t>18</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0" w:history="1">
        <w:r w:rsidRPr="001F4328">
          <w:rPr>
            <w:rStyle w:val="Hyperlink"/>
            <w:noProof/>
          </w:rPr>
          <w:t>Figure 4.5 – Chromosome representation</w:t>
        </w:r>
        <w:r>
          <w:rPr>
            <w:noProof/>
            <w:webHidden/>
          </w:rPr>
          <w:tab/>
        </w:r>
        <w:r>
          <w:rPr>
            <w:noProof/>
            <w:webHidden/>
          </w:rPr>
          <w:fldChar w:fldCharType="begin"/>
        </w:r>
        <w:r>
          <w:rPr>
            <w:noProof/>
            <w:webHidden/>
          </w:rPr>
          <w:instrText xml:space="preserve"> PAGEREF _Toc525171760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1" w:history="1">
        <w:r w:rsidRPr="001F4328">
          <w:rPr>
            <w:rStyle w:val="Hyperlink"/>
            <w:noProof/>
          </w:rPr>
          <w:t>Figure 4.6 – Chromosome data structure</w:t>
        </w:r>
        <w:r>
          <w:rPr>
            <w:noProof/>
            <w:webHidden/>
          </w:rPr>
          <w:tab/>
        </w:r>
        <w:r>
          <w:rPr>
            <w:noProof/>
            <w:webHidden/>
          </w:rPr>
          <w:fldChar w:fldCharType="begin"/>
        </w:r>
        <w:r>
          <w:rPr>
            <w:noProof/>
            <w:webHidden/>
          </w:rPr>
          <w:instrText xml:space="preserve"> PAGEREF _Toc525171761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2" w:history="1">
        <w:r w:rsidRPr="001F4328">
          <w:rPr>
            <w:rStyle w:val="Hyperlink"/>
            <w:noProof/>
          </w:rPr>
          <w:t>Figure 4.7 – Truck data explanation</w:t>
        </w:r>
        <w:r>
          <w:rPr>
            <w:noProof/>
            <w:webHidden/>
          </w:rPr>
          <w:tab/>
        </w:r>
        <w:r>
          <w:rPr>
            <w:noProof/>
            <w:webHidden/>
          </w:rPr>
          <w:fldChar w:fldCharType="begin"/>
        </w:r>
        <w:r>
          <w:rPr>
            <w:noProof/>
            <w:webHidden/>
          </w:rPr>
          <w:instrText xml:space="preserve"> PAGEREF _Toc525171762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3" w:history="1">
        <w:r w:rsidRPr="001F4328">
          <w:rPr>
            <w:rStyle w:val="Hyperlink"/>
            <w:noProof/>
          </w:rPr>
          <w:t>Figure 4.8 – Path distance calculation example</w:t>
        </w:r>
        <w:r>
          <w:rPr>
            <w:noProof/>
            <w:webHidden/>
          </w:rPr>
          <w:tab/>
        </w:r>
        <w:r>
          <w:rPr>
            <w:noProof/>
            <w:webHidden/>
          </w:rPr>
          <w:fldChar w:fldCharType="begin"/>
        </w:r>
        <w:r>
          <w:rPr>
            <w:noProof/>
            <w:webHidden/>
          </w:rPr>
          <w:instrText xml:space="preserve"> PAGEREF _Toc525171763 \h </w:instrText>
        </w:r>
        <w:r>
          <w:rPr>
            <w:noProof/>
            <w:webHidden/>
          </w:rPr>
        </w:r>
        <w:r>
          <w:rPr>
            <w:noProof/>
            <w:webHidden/>
          </w:rPr>
          <w:fldChar w:fldCharType="separate"/>
        </w:r>
        <w:r>
          <w:rPr>
            <w:noProof/>
            <w:webHidden/>
          </w:rPr>
          <w:t>2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4" w:history="1">
        <w:r w:rsidRPr="001F4328">
          <w:rPr>
            <w:rStyle w:val="Hyperlink"/>
            <w:noProof/>
          </w:rPr>
          <w:t>Figure 4.9 – Crossover operation</w:t>
        </w:r>
        <w:r>
          <w:rPr>
            <w:noProof/>
            <w:webHidden/>
          </w:rPr>
          <w:tab/>
        </w:r>
        <w:r>
          <w:rPr>
            <w:noProof/>
            <w:webHidden/>
          </w:rPr>
          <w:fldChar w:fldCharType="begin"/>
        </w:r>
        <w:r>
          <w:rPr>
            <w:noProof/>
            <w:webHidden/>
          </w:rPr>
          <w:instrText xml:space="preserve"> PAGEREF _Toc525171764 \h </w:instrText>
        </w:r>
        <w:r>
          <w:rPr>
            <w:noProof/>
            <w:webHidden/>
          </w:rPr>
        </w:r>
        <w:r>
          <w:rPr>
            <w:noProof/>
            <w:webHidden/>
          </w:rPr>
          <w:fldChar w:fldCharType="separate"/>
        </w:r>
        <w:r>
          <w:rPr>
            <w:noProof/>
            <w:webHidden/>
          </w:rPr>
          <w:t>23</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5" w:history="1">
        <w:r w:rsidRPr="001F4328">
          <w:rPr>
            <w:rStyle w:val="Hyperlink"/>
            <w:noProof/>
          </w:rPr>
          <w:t>Figure 5.1 – GA parameters c</w:t>
        </w:r>
        <w:r w:rsidRPr="001F4328">
          <w:rPr>
            <w:rStyle w:val="Hyperlink"/>
            <w:noProof/>
          </w:rPr>
          <w:t>h</w:t>
        </w:r>
        <w:r w:rsidRPr="001F4328">
          <w:rPr>
            <w:rStyle w:val="Hyperlink"/>
            <w:noProof/>
          </w:rPr>
          <w:t>oice</w:t>
        </w:r>
        <w:r>
          <w:rPr>
            <w:noProof/>
            <w:webHidden/>
          </w:rPr>
          <w:tab/>
        </w:r>
        <w:r>
          <w:rPr>
            <w:noProof/>
            <w:webHidden/>
          </w:rPr>
          <w:fldChar w:fldCharType="begin"/>
        </w:r>
        <w:r>
          <w:rPr>
            <w:noProof/>
            <w:webHidden/>
          </w:rPr>
          <w:instrText xml:space="preserve"> PAGEREF _Toc525171765 \h </w:instrText>
        </w:r>
        <w:r>
          <w:rPr>
            <w:noProof/>
            <w:webHidden/>
          </w:rPr>
        </w:r>
        <w:r>
          <w:rPr>
            <w:noProof/>
            <w:webHidden/>
          </w:rPr>
          <w:fldChar w:fldCharType="separate"/>
        </w:r>
        <w:r>
          <w:rPr>
            <w:noProof/>
            <w:webHidden/>
          </w:rPr>
          <w:t>28</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D50E1C"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D50E1C">
        <w:rPr>
          <w:b/>
          <w:bCs/>
          <w:caps/>
        </w:rPr>
        <w:instrText xml:space="preserve"> TOC \c "Table" </w:instrText>
      </w:r>
      <w:r>
        <w:rPr>
          <w:b/>
          <w:bCs/>
          <w:caps/>
        </w:rPr>
        <w:fldChar w:fldCharType="separate"/>
      </w:r>
      <w:r w:rsidR="00D50E1C">
        <w:rPr>
          <w:noProof/>
        </w:rPr>
        <w:t>Table 1.1 – Waste generation projection for 2025 by region. Adapted from Hoornweg, D., &amp; Bhada-Tata, P. (2012)</w:t>
      </w:r>
      <w:r w:rsidR="00D50E1C">
        <w:rPr>
          <w:noProof/>
        </w:rPr>
        <w:tab/>
      </w:r>
      <w:r w:rsidR="00D50E1C">
        <w:rPr>
          <w:noProof/>
        </w:rPr>
        <w:fldChar w:fldCharType="begin"/>
      </w:r>
      <w:r w:rsidR="00D50E1C">
        <w:rPr>
          <w:noProof/>
        </w:rPr>
        <w:instrText xml:space="preserve"> PAGEREF _Toc525163040 \h </w:instrText>
      </w:r>
      <w:r w:rsidR="00D50E1C">
        <w:rPr>
          <w:noProof/>
        </w:rPr>
      </w:r>
      <w:r w:rsidR="00D50E1C">
        <w:rPr>
          <w:noProof/>
        </w:rPr>
        <w:fldChar w:fldCharType="separate"/>
      </w:r>
      <w:r w:rsidR="00D50E1C">
        <w:rPr>
          <w:noProof/>
        </w:rPr>
        <w:t>2</w:t>
      </w:r>
      <w:r w:rsidR="00D50E1C">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5163041 \h </w:instrText>
      </w:r>
      <w:r>
        <w:rPr>
          <w:noProof/>
        </w:rPr>
      </w:r>
      <w:r>
        <w:rPr>
          <w:noProof/>
        </w:rPr>
        <w:fldChar w:fldCharType="separate"/>
      </w:r>
      <w:r>
        <w:rPr>
          <w:noProof/>
        </w:rPr>
        <w:t>8</w:t>
      </w:r>
      <w:r>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5.1 – GA parameters combinations</w:t>
      </w:r>
      <w:r>
        <w:rPr>
          <w:noProof/>
        </w:rPr>
        <w:tab/>
      </w:r>
      <w:r>
        <w:rPr>
          <w:noProof/>
        </w:rPr>
        <w:fldChar w:fldCharType="begin"/>
      </w:r>
      <w:r>
        <w:rPr>
          <w:noProof/>
        </w:rPr>
        <w:instrText xml:space="preserve"> PAGEREF _Toc525163042 \h </w:instrText>
      </w:r>
      <w:r>
        <w:rPr>
          <w:noProof/>
        </w:rPr>
      </w:r>
      <w:r>
        <w:rPr>
          <w:noProof/>
        </w:rPr>
        <w:fldChar w:fldCharType="separate"/>
      </w:r>
      <w:r>
        <w:rPr>
          <w:noProof/>
        </w:rPr>
        <w:t>26</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r w:rsidRPr="00AB0542">
        <w:t>Organisation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1" w:name="_Toc525171766"/>
      <w:r w:rsidRPr="00401541">
        <w:lastRenderedPageBreak/>
        <w:t>Introduction</w:t>
      </w:r>
      <w:bookmarkEnd w:id="1"/>
    </w:p>
    <w:p w:rsidR="00C44CA3" w:rsidRDefault="005247B5">
      <w:pPr>
        <w:pStyle w:val="Heading2"/>
      </w:pPr>
      <w:bookmarkStart w:id="2" w:name="_Toc525171767"/>
      <w:r>
        <w:t>Cities urbanization and waste management problem</w:t>
      </w:r>
      <w:bookmarkEnd w:id="2"/>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3" w:name="__Fieldmark__0_1156436390"/>
      <w:r>
        <w:rPr>
          <w:noProof/>
          <w:lang w:eastAsia="en-US"/>
        </w:rPr>
        <w:t>(Bătăgan, 2011)</w:t>
      </w:r>
      <w:r>
        <w:fldChar w:fldCharType="end"/>
      </w:r>
      <w:bookmarkEnd w:id="3"/>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4" w:name="__Fieldmark__1_1156436390"/>
      <w:r>
        <w:rPr>
          <w:noProof/>
          <w:lang w:eastAsia="en-US"/>
        </w:rPr>
        <w:t>(Grimm et al., 2008)</w:t>
      </w:r>
      <w:r>
        <w:fldChar w:fldCharType="end"/>
      </w:r>
      <w:bookmarkEnd w:id="4"/>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5" w:name="__Fieldmark__2_1156436390"/>
      <w:r>
        <w:rPr>
          <w:noProof/>
          <w:lang w:eastAsia="en-US"/>
        </w:rPr>
        <w:t>(United Nations, 2014)</w:t>
      </w:r>
      <w:r>
        <w:fldChar w:fldCharType="end"/>
      </w:r>
      <w:bookmarkEnd w:id="5"/>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6" w:name="__Fieldmark__3_1156436390"/>
      <w:r>
        <w:rPr>
          <w:noProof/>
          <w:lang w:eastAsia="en-US"/>
        </w:rPr>
        <w:t>(Grimm et al., 2008)</w:t>
      </w:r>
      <w:r>
        <w:fldChar w:fldCharType="end"/>
      </w:r>
      <w:bookmarkEnd w:id="6"/>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7" w:name="__Fieldmark__4_1156436390"/>
      <w:r>
        <w:rPr>
          <w:noProof/>
          <w:lang w:eastAsia="en-US"/>
        </w:rPr>
        <w:t>(United Nations, 2014)</w:t>
      </w:r>
      <w:r>
        <w:fldChar w:fldCharType="end"/>
      </w:r>
      <w:bookmarkEnd w:id="7"/>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8" w:name="__Fieldmark__5_1156436390"/>
      <w:r>
        <w:rPr>
          <w:noProof/>
          <w:lang w:eastAsia="en-US"/>
        </w:rPr>
        <w:t>(Fujdiak, Masek, Mlynek, Misurec, &amp; Olshannikova, 2016; Karadimas, Papatzelou, &amp; Loumos, 2007)</w:t>
      </w:r>
      <w:r>
        <w:fldChar w:fldCharType="end"/>
      </w:r>
      <w:bookmarkEnd w:id="8"/>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6_1156436390"/>
      <w:r>
        <w:rPr>
          <w:noProof/>
          <w:lang w:eastAsia="en-US"/>
        </w:rPr>
        <w:t>(Hoornweg &amp; Bhada-Tata, 2012)</w:t>
      </w:r>
      <w:r>
        <w:fldChar w:fldCharType="end"/>
      </w:r>
      <w:bookmarkEnd w:id="9"/>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0" w:name="__Fieldmark__7_1156436390"/>
      <w:r>
        <w:rPr>
          <w:noProof/>
          <w:lang w:eastAsia="en-US"/>
        </w:rPr>
        <w:t>(Hoornweg &amp; Bhada-Tata, 2012)</w:t>
      </w:r>
      <w:r>
        <w:fldChar w:fldCharType="end"/>
      </w:r>
      <w:bookmarkEnd w:id="10"/>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1" w:name="__Fieldmark__8_1156436390"/>
      <w:r>
        <w:rPr>
          <w:noProof/>
          <w:lang w:eastAsia="en-US"/>
        </w:rPr>
        <w:t>(Beliën, De Boeck, &amp; Van Ackere, 2011)</w:t>
      </w:r>
      <w:r>
        <w:fldChar w:fldCharType="end"/>
      </w:r>
      <w:bookmarkEnd w:id="11"/>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2" w:name="_Toc525163040"/>
      <w:r>
        <w:t xml:space="preserve">Table </w:t>
      </w:r>
      <w:r w:rsidR="006E0674">
        <w:fldChar w:fldCharType="begin"/>
      </w:r>
      <w:r w:rsidR="006E0674">
        <w:instrText xml:space="preserve"> STYLEREF 1 \s </w:instrText>
      </w:r>
      <w:r w:rsidR="006E0674">
        <w:fldChar w:fldCharType="separate"/>
      </w:r>
      <w:r w:rsidR="006E0674">
        <w:rPr>
          <w:noProof/>
        </w:rPr>
        <w:t>1</w:t>
      </w:r>
      <w:r w:rsidR="006E0674">
        <w:fldChar w:fldCharType="end"/>
      </w:r>
      <w:r w:rsidR="006E0674">
        <w:t>.</w:t>
      </w:r>
      <w:r w:rsidR="006E0674">
        <w:fldChar w:fldCharType="begin"/>
      </w:r>
      <w:r w:rsidR="006E0674">
        <w:instrText xml:space="preserve"> SEQ Table \* ARABIC \s 1 </w:instrText>
      </w:r>
      <w:r w:rsidR="006E0674">
        <w:fldChar w:fldCharType="separate"/>
      </w:r>
      <w:r w:rsidR="006E0674">
        <w:rPr>
          <w:noProof/>
        </w:rPr>
        <w:t>1</w:t>
      </w:r>
      <w:r w:rsidR="006E0674">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2"/>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3" w:name="__Fieldmark__9_1156436390"/>
      <w:r>
        <w:rPr>
          <w:noProof/>
          <w:lang w:eastAsia="en-US"/>
        </w:rPr>
        <w:t>(Hoornweg &amp; Bhada-Tata, 2012)</w:t>
      </w:r>
      <w:r>
        <w:fldChar w:fldCharType="end"/>
      </w:r>
      <w:bookmarkEnd w:id="13"/>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4" w:name="__Fieldmark__10_1156436390"/>
      <w:r>
        <w:rPr>
          <w:noProof/>
          <w:lang w:eastAsia="en-US"/>
        </w:rPr>
        <w:t>(Beliën et al., 2011)</w:t>
      </w:r>
      <w:r>
        <w:fldChar w:fldCharType="end"/>
      </w:r>
      <w:bookmarkEnd w:id="14"/>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5" w:name="__Fieldmark__11_1156436390"/>
      <w:r>
        <w:rPr>
          <w:noProof/>
          <w:lang w:eastAsia="en-US"/>
        </w:rPr>
        <w:t>(Hoornweg &amp; Bhada-Tata, 2012)</w:t>
      </w:r>
      <w:r>
        <w:fldChar w:fldCharType="end"/>
      </w:r>
      <w:bookmarkEnd w:id="15"/>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6" w:name="_Toc525171768"/>
      <w:r>
        <w:t>Smart cities role in waste management</w:t>
      </w:r>
      <w:bookmarkEnd w:id="16"/>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7" w:name="__Fieldmark__12_1156436390"/>
      <w:r>
        <w:rPr>
          <w:noProof/>
          <w:lang w:eastAsia="en-US"/>
        </w:rPr>
        <w:t>(Science for Environment Policy, 2015)</w:t>
      </w:r>
      <w:r>
        <w:fldChar w:fldCharType="end"/>
      </w:r>
      <w:bookmarkEnd w:id="17"/>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8" w:name="__Fieldmark__13_1156436390"/>
      <w:r>
        <w:rPr>
          <w:noProof/>
          <w:lang w:eastAsia="en-US"/>
        </w:rPr>
        <w:t>(Chourabi et al., 2012)</w:t>
      </w:r>
      <w:r>
        <w:fldChar w:fldCharType="end"/>
      </w:r>
      <w:bookmarkEnd w:id="18"/>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9" w:name="__Fieldmark__14_1156436390"/>
      <w:r>
        <w:rPr>
          <w:noProof/>
          <w:lang w:eastAsia="en-US"/>
        </w:rPr>
        <w:t>(Giffinger, 2007)</w:t>
      </w:r>
      <w:r>
        <w:fldChar w:fldCharType="end"/>
      </w:r>
      <w:bookmarkEnd w:id="19"/>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20" w:name="__Fieldmark__15_1156436390"/>
      <w:r>
        <w:rPr>
          <w:noProof/>
          <w:lang w:eastAsia="en-US"/>
        </w:rPr>
        <w:t>(Chourabi et al., 2012)</w:t>
      </w:r>
      <w:r>
        <w:fldChar w:fldCharType="end"/>
      </w:r>
      <w:bookmarkEnd w:id="20"/>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6_1156436390"/>
      <w:r>
        <w:rPr>
          <w:noProof/>
          <w:lang w:eastAsia="en-US"/>
        </w:rPr>
        <w:t>(Nam &amp; Pardo, 2011)</w:t>
      </w:r>
      <w:r>
        <w:fldChar w:fldCharType="end"/>
      </w:r>
      <w:bookmarkEnd w:id="21"/>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2" w:name="__Fieldmark__17_1156436390"/>
      <w:r>
        <w:rPr>
          <w:noProof/>
          <w:lang w:eastAsia="en-US"/>
        </w:rPr>
        <w:t>(Nam &amp; Pardo, 2011)</w:t>
      </w:r>
      <w:r>
        <w:fldChar w:fldCharType="end"/>
      </w:r>
      <w:bookmarkEnd w:id="22"/>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3" w:name="__Fieldmark__18_1156436390"/>
      <w:r>
        <w:rPr>
          <w:noProof/>
          <w:lang w:eastAsia="en-US"/>
        </w:rPr>
        <w:t>(Caragliu, del Bo, &amp; Nijkamp, 2011)</w:t>
      </w:r>
      <w:r>
        <w:fldChar w:fldCharType="end"/>
      </w:r>
      <w:bookmarkEnd w:id="23"/>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4" w:name="__Fieldmark__19_1156436390"/>
      <w:r w:rsidR="005247B5">
        <w:rPr>
          <w:noProof/>
          <w:lang w:eastAsia="en-US"/>
        </w:rPr>
        <w:t>(Hollands, 2008)</w:t>
      </w:r>
      <w:r w:rsidR="005247B5">
        <w:fldChar w:fldCharType="end"/>
      </w:r>
      <w:bookmarkEnd w:id="24"/>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5" w:name="__Fieldmark__20_1156436390"/>
      <w:r w:rsidR="005247B5">
        <w:rPr>
          <w:noProof/>
          <w:lang w:eastAsia="en-US"/>
        </w:rPr>
        <w:t>(Fujdiak et al., 2016)</w:t>
      </w:r>
      <w:r w:rsidR="005247B5">
        <w:fldChar w:fldCharType="end"/>
      </w:r>
      <w:bookmarkEnd w:id="25"/>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6" w:name="__Fieldmark__21_1156436390"/>
      <w:r w:rsidR="005247B5">
        <w:rPr>
          <w:noProof/>
        </w:rPr>
        <w:t>(Catania &amp; Ventura, 2014; Fujdiak et al., 2016)</w:t>
      </w:r>
      <w:r w:rsidR="005247B5">
        <w:fldChar w:fldCharType="end"/>
      </w:r>
      <w:bookmarkEnd w:id="26"/>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7" w:name="_Toc525171769"/>
      <w:r>
        <w:t>Garbage truck routes planning</w:t>
      </w:r>
      <w:bookmarkEnd w:id="27"/>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8" w:name="__Fieldmark__22_1156436390"/>
      <w:r>
        <w:rPr>
          <w:noProof/>
          <w:lang w:eastAsia="en-US"/>
        </w:rPr>
        <w:t>(Buenrostro-Delgado, Ortega-Rodriguez, Clemitshaw, González-Razo, &amp; Hernández-Paniagua, 2015)</w:t>
      </w:r>
      <w:r>
        <w:fldChar w:fldCharType="end"/>
      </w:r>
      <w:bookmarkEnd w:id="28"/>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9" w:name="__Fieldmark__23_1156436390"/>
      <w:r>
        <w:rPr>
          <w:noProof/>
          <w:lang w:eastAsia="en-US"/>
        </w:rPr>
        <w:t>(Mohammed et al., 2017)</w:t>
      </w:r>
      <w:r>
        <w:fldChar w:fldCharType="end"/>
      </w:r>
      <w:bookmarkEnd w:id="29"/>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30" w:name="__Fieldmark__24_1156436390"/>
      <w:r>
        <w:rPr>
          <w:noProof/>
          <w:lang w:eastAsia="en-US"/>
        </w:rPr>
        <w:t>(Arakaki &amp; Usberti, 2018)</w:t>
      </w:r>
      <w:r>
        <w:fldChar w:fldCharType="end"/>
      </w:r>
      <w:bookmarkEnd w:id="30"/>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1" w:name="__Fieldmark__25_1156436390"/>
      <w:r w:rsidR="008D1D7C" w:rsidRPr="008D1D7C">
        <w:rPr>
          <w:noProof/>
          <w:lang w:eastAsia="en-US"/>
        </w:rPr>
        <w:t>(Arakaki &amp; Usberti, 2018; Fadzli, Najwa, &amp; Luis, 2015; HAN &amp; Cueto, 2015; Wøhlk, 2008)</w:t>
      </w:r>
      <w:r>
        <w:fldChar w:fldCharType="end"/>
      </w:r>
      <w:bookmarkEnd w:id="31"/>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2" w:name="__Fieldmark__26_1156436390"/>
      <w:r>
        <w:rPr>
          <w:noProof/>
          <w:lang w:eastAsia="en-US"/>
        </w:rPr>
        <w:t>(Fadzli et al., 2015; Ramdane-Cherif, 2006)</w:t>
      </w:r>
      <w:r>
        <w:fldChar w:fldCharType="end"/>
      </w:r>
      <w:bookmarkEnd w:id="32"/>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3" w:name="__Fieldmark__27_1156436390"/>
      <w:r>
        <w:rPr>
          <w:noProof/>
          <w:lang w:eastAsia="en-US"/>
        </w:rPr>
        <w:t>(Ramdane-Cherif, 2006)</w:t>
      </w:r>
      <w:r>
        <w:fldChar w:fldCharType="end"/>
      </w:r>
      <w:bookmarkEnd w:id="33"/>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4" w:name="__Fieldmark__28_1156436390"/>
      <w:r>
        <w:rPr>
          <w:noProof/>
          <w:lang w:eastAsia="en-US"/>
        </w:rPr>
        <w:t>(Willemse &amp; Joubert, 2016)</w:t>
      </w:r>
      <w:r>
        <w:fldChar w:fldCharType="end"/>
      </w:r>
      <w:bookmarkEnd w:id="34"/>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5" w:name="__Fieldmark__29_1156436390"/>
      <w:r>
        <w:rPr>
          <w:noProof/>
          <w:lang w:eastAsia="en-US"/>
        </w:rPr>
        <w:t>(de Oliveira Simonetto &amp; Borenstein, 2007)</w:t>
      </w:r>
      <w:r>
        <w:fldChar w:fldCharType="end"/>
      </w:r>
      <w:bookmarkEnd w:id="35"/>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6" w:name="__Fieldmark__30_1156436390"/>
      <w:r w:rsidR="00551F44" w:rsidRPr="00551F44">
        <w:rPr>
          <w:noProof/>
          <w:lang w:eastAsia="en-US"/>
        </w:rPr>
        <w:t>(Lacomme, Prins, &amp; Ramdane-Cherif, 2001; Pereira, Tavares, Machado, &amp; Costa, 2002)</w:t>
      </w:r>
      <w:r>
        <w:fldChar w:fldCharType="end"/>
      </w:r>
      <w:bookmarkEnd w:id="36"/>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7" w:name="__Fieldmark__31_1156436390"/>
      <w:r>
        <w:rPr>
          <w:noProof/>
          <w:lang w:eastAsia="en-US"/>
        </w:rPr>
        <w:t>(HAN &amp; Cueto, 2015)</w:t>
      </w:r>
      <w:r>
        <w:fldChar w:fldCharType="end"/>
      </w:r>
      <w:bookmarkEnd w:id="37"/>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8" w:name="__Fieldmark__32_1156436390"/>
      <w:r w:rsidR="005247B5">
        <w:rPr>
          <w:noProof/>
          <w:lang w:eastAsia="en-US"/>
        </w:rPr>
        <w:t>(HAN &amp; Cueto, 2015)</w:t>
      </w:r>
      <w:r w:rsidR="005247B5">
        <w:fldChar w:fldCharType="end"/>
      </w:r>
      <w:bookmarkEnd w:id="38"/>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9" w:name="_Toc525171770"/>
      <w:r>
        <w:t>Project goals</w:t>
      </w:r>
      <w:bookmarkEnd w:id="39"/>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Câmara Municipal de Lisboa</w:t>
      </w:r>
      <w:r>
        <w:rPr>
          <w:color w:val="FF0000"/>
        </w:rPr>
        <w:t xml:space="preserve"> </w:t>
      </w:r>
      <w:r>
        <w:t>shared the data of Campolide</w:t>
      </w:r>
      <w:r w:rsidR="0068284D">
        <w:t>’s</w:t>
      </w:r>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collection with each piece of route to estimate the amount of waste generally produced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40" w:name="_Toc525171771"/>
      <w:r>
        <w:lastRenderedPageBreak/>
        <w:t>Literature review</w:t>
      </w:r>
      <w:bookmarkEnd w:id="40"/>
    </w:p>
    <w:p w:rsidR="00C44CA3" w:rsidRDefault="005247B5">
      <w:pPr>
        <w:pStyle w:val="Heading2"/>
      </w:pPr>
      <w:bookmarkStart w:id="41" w:name="_Toc525171772"/>
      <w:r>
        <w:t>Open data</w:t>
      </w:r>
      <w:bookmarkEnd w:id="41"/>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possible benefits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Huijboom &amp; Broek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2" w:name="_Toc525171773"/>
      <w:r>
        <w:t>Capacitated arc r</w:t>
      </w:r>
      <w:r w:rsidR="00AC769C">
        <w:t>outing problem</w:t>
      </w:r>
      <w:bookmarkEnd w:id="42"/>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Lacomm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Tabu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3" w:name="_Toc525171774"/>
      <w:r>
        <w:t>Overview over genetic algorithms</w:t>
      </w:r>
      <w:bookmarkEnd w:id="43"/>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4" w:name="__Fieldmark__36_1055626662"/>
      <w:bookmarkStart w:id="45" w:name="__Fieldmark__12_748199445"/>
      <w:bookmarkStart w:id="46" w:name="__Fieldmark__16_3937524772"/>
      <w:bookmarkStart w:id="47" w:name="__Fieldmark__35_1156436390"/>
      <w:r w:rsidR="00970DF4" w:rsidRPr="00970DF4">
        <w:rPr>
          <w:noProof/>
          <w:lang w:eastAsia="en-US"/>
        </w:rPr>
        <w:t>(Carr, 2014; Whitley, 1994)</w:t>
      </w:r>
      <w:r w:rsidR="005247B5">
        <w:fldChar w:fldCharType="end"/>
      </w:r>
      <w:bookmarkEnd w:id="44"/>
      <w:bookmarkEnd w:id="45"/>
      <w:bookmarkEnd w:id="46"/>
      <w:bookmarkEnd w:id="47"/>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8" w:name="__Fieldmark__37_1055626662"/>
      <w:bookmarkStart w:id="49" w:name="__Fieldmark__19_748199445"/>
      <w:bookmarkStart w:id="50" w:name="__Fieldmark__27_3937524772"/>
      <w:bookmarkStart w:id="51" w:name="__Fieldmark__36_1156436390"/>
      <w:r w:rsidR="005247B5">
        <w:rPr>
          <w:noProof/>
          <w:lang w:eastAsia="en-US"/>
        </w:rPr>
        <w:t>(Whitley, 1994)</w:t>
      </w:r>
      <w:r w:rsidR="005247B5">
        <w:fldChar w:fldCharType="end"/>
      </w:r>
      <w:bookmarkEnd w:id="48"/>
      <w:bookmarkEnd w:id="49"/>
      <w:bookmarkEnd w:id="50"/>
      <w:bookmarkEnd w:id="51"/>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2" w:name="__Fieldmark__38_1055626662"/>
      <w:bookmarkStart w:id="53" w:name="__Fieldmark__26_748199445"/>
      <w:bookmarkStart w:id="54" w:name="__Fieldmark__38_3937524772"/>
      <w:bookmarkStart w:id="55" w:name="__Fieldmark__37_1156436390"/>
      <w:r w:rsidR="005247B5">
        <w:rPr>
          <w:noProof/>
          <w:lang w:eastAsia="en-US"/>
        </w:rPr>
        <w:t>(Holland, 1992)</w:t>
      </w:r>
      <w:r w:rsidR="005247B5">
        <w:fldChar w:fldCharType="end"/>
      </w:r>
      <w:bookmarkEnd w:id="52"/>
      <w:bookmarkEnd w:id="53"/>
      <w:bookmarkEnd w:id="54"/>
      <w:bookmarkEnd w:id="55"/>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6" w:name="__Fieldmark__39_1055626662"/>
      <w:bookmarkStart w:id="57" w:name="__Fieldmark__37_748199445"/>
      <w:bookmarkStart w:id="58" w:name="__Fieldmark__53_3937524772"/>
      <w:bookmarkStart w:id="59" w:name="__Fieldmark__38_1156436390"/>
      <w:r>
        <w:rPr>
          <w:noProof/>
          <w:lang w:eastAsia="en-US"/>
        </w:rPr>
        <w:t>(Holland, 1992)</w:t>
      </w:r>
      <w:r>
        <w:fldChar w:fldCharType="end"/>
      </w:r>
      <w:bookmarkEnd w:id="56"/>
      <w:bookmarkEnd w:id="57"/>
      <w:bookmarkEnd w:id="58"/>
      <w:bookmarkEnd w:id="59"/>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0" w:name="__Fieldmark__39_1156436390"/>
      <w:r>
        <w:rPr>
          <w:noProof/>
          <w:lang w:eastAsia="en-US"/>
        </w:rPr>
        <w:t>(Mitchell, 1995)</w:t>
      </w:r>
      <w:r>
        <w:fldChar w:fldCharType="end"/>
      </w:r>
      <w:bookmarkEnd w:id="60"/>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1" w:name="_Toc525163041"/>
      <w:r>
        <w:t xml:space="preserve">Table </w:t>
      </w:r>
      <w:r w:rsidR="006E0674">
        <w:fldChar w:fldCharType="begin"/>
      </w:r>
      <w:r w:rsidR="006E0674">
        <w:instrText xml:space="preserve"> STYLEREF 1 \s </w:instrText>
      </w:r>
      <w:r w:rsidR="006E0674">
        <w:fldChar w:fldCharType="separate"/>
      </w:r>
      <w:r w:rsidR="006E0674">
        <w:rPr>
          <w:noProof/>
        </w:rPr>
        <w:t>2</w:t>
      </w:r>
      <w:r w:rsidR="006E0674">
        <w:fldChar w:fldCharType="end"/>
      </w:r>
      <w:r w:rsidR="006E0674">
        <w:t>.</w:t>
      </w:r>
      <w:r w:rsidR="006E0674">
        <w:fldChar w:fldCharType="begin"/>
      </w:r>
      <w:r w:rsidR="006E0674">
        <w:instrText xml:space="preserve"> SEQ Table \* ARABIC \s 1 </w:instrText>
      </w:r>
      <w:r w:rsidR="006E0674">
        <w:fldChar w:fldCharType="separate"/>
      </w:r>
      <w:r w:rsidR="006E0674">
        <w:rPr>
          <w:noProof/>
        </w:rPr>
        <w:t>1</w:t>
      </w:r>
      <w:r w:rsidR="006E0674">
        <w:fldChar w:fldCharType="end"/>
      </w:r>
      <w:r>
        <w:t xml:space="preserve"> – Genetic Algorithm concepts</w:t>
      </w:r>
      <w:bookmarkEnd w:id="61"/>
    </w:p>
    <w:p w:rsidR="00066143" w:rsidRPr="00066143" w:rsidRDefault="00066143" w:rsidP="00066143"/>
    <w:p w:rsidR="00C44CA3" w:rsidRDefault="00066143">
      <w:pPr>
        <w:jc w:val="both"/>
      </w:pPr>
      <w:r>
        <w:t>Summarizing the steps followed by a common genetic algorithm as stated by Jebari &amp; Madiafi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2" w:name="_Toc525171775"/>
      <w:r>
        <w:t>Fitness function</w:t>
      </w:r>
      <w:bookmarkEnd w:id="62"/>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3" w:name="__Fieldmark__41_1156436390"/>
      <w:r w:rsidR="002147B4">
        <w:rPr>
          <w:noProof/>
          <w:lang w:eastAsia="en-US"/>
        </w:rPr>
        <w:t>(Carr, 2014)</w:t>
      </w:r>
      <w:r w:rsidR="002147B4">
        <w:fldChar w:fldCharType="end"/>
      </w:r>
      <w:bookmarkEnd w:id="63"/>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4" w:name="_Toc525171776"/>
      <w:r>
        <w:t>Initialization</w:t>
      </w:r>
      <w:bookmarkEnd w:id="64"/>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5" w:name="__Fieldmark__41_1055626662"/>
      <w:bookmarkStart w:id="66" w:name="__Fieldmark__78_748199445"/>
      <w:bookmarkStart w:id="67" w:name="__Fieldmark__95_3937524772"/>
      <w:bookmarkStart w:id="68" w:name="__Fieldmark__42_1156436390"/>
      <w:r w:rsidR="00F10BA7" w:rsidRPr="00F10BA7">
        <w:rPr>
          <w:noProof/>
          <w:lang w:eastAsia="en-US"/>
        </w:rPr>
        <w:t>(M. Kumar, Husian, Upreti, &amp; Gupta, 2010)</w:t>
      </w:r>
      <w:r>
        <w:fldChar w:fldCharType="end"/>
      </w:r>
      <w:bookmarkEnd w:id="65"/>
      <w:bookmarkEnd w:id="66"/>
      <w:bookmarkEnd w:id="67"/>
      <w:bookmarkEnd w:id="68"/>
      <w:r>
        <w:t>, this can lead the algorithm to converge faster to areas where optimal solutions are more likely to be found. From this early step, the evolutionary process begins.</w:t>
      </w:r>
    </w:p>
    <w:p w:rsidR="00C44CA3" w:rsidRDefault="005247B5">
      <w:pPr>
        <w:pStyle w:val="Heading3"/>
      </w:pPr>
      <w:bookmarkStart w:id="69" w:name="_Toc525171777"/>
      <w:r>
        <w:t>Selection</w:t>
      </w:r>
      <w:bookmarkEnd w:id="69"/>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0" w:name="__Fieldmark__42_1055626662"/>
      <w:bookmarkStart w:id="71" w:name="__Fieldmark__93_748199445"/>
      <w:bookmarkStart w:id="72" w:name="__Fieldmark__114_3937524772"/>
      <w:bookmarkStart w:id="73" w:name="__Fieldmark__43_1156436390"/>
      <w:r>
        <w:rPr>
          <w:noProof/>
          <w:lang w:eastAsia="en-US"/>
        </w:rPr>
        <w:t>(Saini, 2017)</w:t>
      </w:r>
      <w:r>
        <w:fldChar w:fldCharType="end"/>
      </w:r>
      <w:bookmarkEnd w:id="70"/>
      <w:bookmarkEnd w:id="71"/>
      <w:bookmarkEnd w:id="72"/>
      <w:bookmarkEnd w:id="73"/>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4" w:name="__DdeLink__234_1055626662"/>
      <w:bookmarkEnd w:id="74"/>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5" w:name="_Toc525171752"/>
      <w:r>
        <w:t xml:space="preserve">Figure </w:t>
      </w:r>
      <w:r w:rsidR="00CC78D4">
        <w:fldChar w:fldCharType="begin"/>
      </w:r>
      <w:r w:rsidR="00CC78D4">
        <w:instrText xml:space="preserve"> STYLEREF 1 \s </w:instrText>
      </w:r>
      <w:r w:rsidR="00CC78D4">
        <w:fldChar w:fldCharType="separate"/>
      </w:r>
      <w:r w:rsidR="00CC78D4">
        <w:rPr>
          <w:noProof/>
        </w:rPr>
        <w:t>2</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1</w:t>
      </w:r>
      <w:r w:rsidR="00CC78D4">
        <w:fldChar w:fldCharType="end"/>
      </w:r>
      <w:r>
        <w:t xml:space="preserve"> – Tournament selection</w:t>
      </w:r>
      <w:bookmarkEnd w:id="75"/>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6" w:name="_Toc525171778"/>
      <w:r>
        <w:t>Reproduction</w:t>
      </w:r>
      <w:bookmarkEnd w:id="76"/>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7"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7"/>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8" w:name="_Toc525171753"/>
      <w:r>
        <w:t xml:space="preserve">Figure </w:t>
      </w:r>
      <w:r w:rsidR="00CC78D4">
        <w:fldChar w:fldCharType="begin"/>
      </w:r>
      <w:r w:rsidR="00CC78D4">
        <w:instrText xml:space="preserve"> STYLEREF 1 \s </w:instrText>
      </w:r>
      <w:r w:rsidR="00CC78D4">
        <w:fldChar w:fldCharType="separate"/>
      </w:r>
      <w:r w:rsidR="00CC78D4">
        <w:rPr>
          <w:noProof/>
        </w:rPr>
        <w:t>2</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2</w:t>
      </w:r>
      <w:r w:rsidR="00CC78D4">
        <w:fldChar w:fldCharType="end"/>
      </w:r>
      <w:r w:rsidR="00D37FA2">
        <w:t xml:space="preserve"> – One-</w:t>
      </w:r>
      <w:r>
        <w:t>point crossover</w:t>
      </w:r>
      <w:bookmarkEnd w:id="78"/>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9" w:name="_Toc525171754"/>
      <w:r>
        <w:t xml:space="preserve">Figure </w:t>
      </w:r>
      <w:r w:rsidR="00CC78D4">
        <w:fldChar w:fldCharType="begin"/>
      </w:r>
      <w:r w:rsidR="00CC78D4">
        <w:instrText xml:space="preserve"> STYLEREF 1 \s </w:instrText>
      </w:r>
      <w:r w:rsidR="00CC78D4">
        <w:fldChar w:fldCharType="separate"/>
      </w:r>
      <w:r w:rsidR="00CC78D4">
        <w:rPr>
          <w:noProof/>
        </w:rPr>
        <w:t>2</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3</w:t>
      </w:r>
      <w:r w:rsidR="00CC78D4">
        <w:fldChar w:fldCharType="end"/>
      </w:r>
      <w:r w:rsidR="00DE2561">
        <w:t xml:space="preserve"> – Two-</w:t>
      </w:r>
      <w:r>
        <w:t>point crossover</w:t>
      </w:r>
      <w:bookmarkEnd w:id="79"/>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0" w:name="__Fieldmark__45_1156436390"/>
      <w:r>
        <w:rPr>
          <w:noProof/>
          <w:lang w:eastAsia="en-US"/>
        </w:rPr>
        <w:t>(Holland, 1992)</w:t>
      </w:r>
      <w:r>
        <w:fldChar w:fldCharType="end"/>
      </w:r>
      <w:bookmarkEnd w:id="80"/>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1" w:name="__Fieldmark__46_1156436390"/>
      <w:r>
        <w:rPr>
          <w:noProof/>
          <w:lang w:eastAsia="en-US"/>
        </w:rPr>
        <w:t>(Whitley, 1994)</w:t>
      </w:r>
      <w:r>
        <w:fldChar w:fldCharType="end"/>
      </w:r>
      <w:bookmarkEnd w:id="81"/>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2" w:name="_Toc525171755"/>
      <w:r>
        <w:t xml:space="preserve">Figure </w:t>
      </w:r>
      <w:r w:rsidR="00CC78D4">
        <w:fldChar w:fldCharType="begin"/>
      </w:r>
      <w:r w:rsidR="00CC78D4">
        <w:instrText xml:space="preserve"> STYLEREF 1 \s </w:instrText>
      </w:r>
      <w:r w:rsidR="00CC78D4">
        <w:fldChar w:fldCharType="separate"/>
      </w:r>
      <w:r w:rsidR="00CC78D4">
        <w:rPr>
          <w:noProof/>
        </w:rPr>
        <w:t>2</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4</w:t>
      </w:r>
      <w:r w:rsidR="00CC78D4">
        <w:fldChar w:fldCharType="end"/>
      </w:r>
      <w:r>
        <w:t xml:space="preserve"> – Swap mutation</w:t>
      </w:r>
      <w:bookmarkEnd w:id="82"/>
    </w:p>
    <w:p w:rsidR="00C44CA3" w:rsidRDefault="005247B5">
      <w:pPr>
        <w:pStyle w:val="Heading3"/>
      </w:pPr>
      <w:bookmarkStart w:id="83" w:name="_Toc525171779"/>
      <w:r>
        <w:t>Termination</w:t>
      </w:r>
      <w:bookmarkEnd w:id="83"/>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4" w:name="_Toc525171780"/>
      <w:r>
        <w:lastRenderedPageBreak/>
        <w:t>Methodology</w:t>
      </w:r>
      <w:bookmarkEnd w:id="84"/>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w:t>
      </w:r>
      <w:r w:rsidR="00BA626F">
        <w:t>detail</w:t>
      </w:r>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CONCLUSION MUST BE PLACED HERE]</w:t>
      </w:r>
    </w:p>
    <w:p w:rsidR="00D854B8" w:rsidRDefault="00D854B8">
      <w:pPr>
        <w:jc w:val="both"/>
        <w:rPr>
          <w:color w:val="FF0000"/>
        </w:rPr>
      </w:pPr>
    </w:p>
    <w:p w:rsidR="00C44CA3" w:rsidRDefault="005247B5">
      <w:pPr>
        <w:pStyle w:val="Heading1"/>
      </w:pPr>
      <w:bookmarkStart w:id="85" w:name="_Toc525171781"/>
      <w:r>
        <w:lastRenderedPageBreak/>
        <w:t>Development</w:t>
      </w:r>
      <w:bookmarkEnd w:id="85"/>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Campolide’s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6" w:name="_Toc525171782"/>
      <w:r>
        <w:t>A brief word on OpenStreetMap</w:t>
      </w:r>
      <w:bookmarkEnd w:id="86"/>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7" w:name="_Toc525171756"/>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1</w:t>
      </w:r>
      <w:r w:rsidR="00CC78D4">
        <w:fldChar w:fldCharType="end"/>
      </w:r>
      <w:r>
        <w:t xml:space="preserve"> – </w:t>
      </w:r>
      <w:r w:rsidR="00960CC3">
        <w:t>OSM’s n</w:t>
      </w:r>
      <w:r>
        <w:t>ode example</w:t>
      </w:r>
      <w:bookmarkEnd w:id="87"/>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8" w:name="_Toc525171757"/>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2</w:t>
      </w:r>
      <w:r w:rsidR="00CC78D4">
        <w:fldChar w:fldCharType="end"/>
      </w:r>
      <w:r>
        <w:t xml:space="preserve"> – OSM’s way example</w:t>
      </w:r>
      <w:bookmarkEnd w:id="88"/>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OSMnx was used. OSMnx is a Python package created by Boeing, G. (2017) that facilitates the download of administrative boundaries streets and perform useful calculations using data from OSM.</w:t>
      </w:r>
    </w:p>
    <w:p w:rsidR="00C44CA3" w:rsidRDefault="005247B5">
      <w:pPr>
        <w:jc w:val="both"/>
      </w:pPr>
      <w:r>
        <w:t xml:space="preserve">Using OSMnx to download the data, a graph structure is retrieved with the nodes and ways representing the </w:t>
      </w:r>
      <w:r w:rsidR="00491604">
        <w:t xml:space="preserve">vertexes </w:t>
      </w:r>
      <w:r>
        <w:t>and edges of a graph respectively. OSMnx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9" w:name="_Toc525171758"/>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3</w:t>
      </w:r>
      <w:r w:rsidR="00CC78D4">
        <w:fldChar w:fldCharType="end"/>
      </w:r>
      <w:r>
        <w:t xml:space="preserve"> – Campolide representation with OSMnx</w:t>
      </w:r>
      <w:bookmarkEnd w:id="89"/>
    </w:p>
    <w:p w:rsidR="00C44CA3" w:rsidRDefault="005247B5">
      <w:pPr>
        <w:jc w:val="both"/>
      </w:pPr>
      <w:r>
        <w:t xml:space="preserve">After the download of data from Campolide and Lisbon, both can be stored in the local machine using the library function </w:t>
      </w:r>
      <w:r>
        <w:rPr>
          <w:i/>
          <w:iCs/>
        </w:rPr>
        <w:t>save_graphml</w:t>
      </w:r>
      <w:r>
        <w:t xml:space="preserve"> to reduce the amount of time required to the upcoming runs of the algorithm, the graph is saved as a GraphML file into the disk.</w:t>
      </w:r>
    </w:p>
    <w:p w:rsidR="00C44CA3" w:rsidRDefault="005247B5">
      <w:pPr>
        <w:pStyle w:val="Heading2"/>
      </w:pPr>
      <w:bookmarkStart w:id="90" w:name="_Toc525171783"/>
      <w:r>
        <w:lastRenderedPageBreak/>
        <w:t>Distance Matrix</w:t>
      </w:r>
      <w:bookmarkEnd w:id="90"/>
    </w:p>
    <w:p w:rsidR="00C44CA3" w:rsidRDefault="005247B5">
      <w:pPr>
        <w:jc w:val="both"/>
      </w:pPr>
      <w:r>
        <w:t>The method to calculate the distances between edges in this project’s GA will follow the distance matrix proposed by Arakaki &amp; Usberti (2018). The first step is to build a distance matrix between edges of the generated graph with Campolide’s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Campolide’s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r>
        <w:rPr>
          <w:i/>
        </w:rPr>
        <w:t>shortest_path_length</w:t>
      </w:r>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D746AD" w:rsidRDefault="003D178E" w:rsidP="00816EBB">
      <w:pPr>
        <w:pStyle w:val="Caption"/>
      </w:pPr>
      <w:bookmarkStart w:id="91" w:name="_Toc525171759"/>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4</w:t>
      </w:r>
      <w:r w:rsidR="00CC78D4">
        <w:fldChar w:fldCharType="end"/>
      </w:r>
      <w:r>
        <w:t xml:space="preserve"> – Graph with Campolide’s data after </w:t>
      </w:r>
      <w:r w:rsidR="007B6190">
        <w:t>removing highways</w:t>
      </w:r>
      <w:bookmarkEnd w:id="91"/>
    </w:p>
    <w:p w:rsidR="00816EBB" w:rsidRPr="00816EBB" w:rsidRDefault="00816EBB" w:rsidP="00816EBB"/>
    <w:p w:rsidR="00240AC9"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w:t>
      </w:r>
      <w:r w:rsidR="00BB47E9">
        <w:t xml:space="preserve"> The narrow </w:t>
      </w:r>
      <w:r w:rsidR="00240AC9">
        <w:t>two-way</w:t>
      </w:r>
      <w:r w:rsidR="00BB47E9">
        <w:t xml:space="preserve"> streets, the one on that a single edge can have both directions, are represented as two directed edges</w:t>
      </w:r>
      <w:r w:rsidR="00240AC9">
        <w:t xml:space="preserve">. Both of these edges do not need to be served, because it would be like serving the street twice, first on the right side and then on the left side, and as these streets are narrow enough that they need only be traversed only once. To </w:t>
      </w:r>
      <w:r w:rsidR="001C2656">
        <w:t xml:space="preserve">achieve the </w:t>
      </w:r>
      <w:r w:rsidR="001C2656">
        <w:lastRenderedPageBreak/>
        <w:t xml:space="preserve">objective of serve the edge only once if the truck has one of the ways in its route, a list of corresponding edges </w:t>
      </w:r>
      <w:r w:rsidR="00B46836">
        <w:t>needs</w:t>
      </w:r>
      <w:r w:rsidR="001C2656">
        <w:t xml:space="preserve"> to be constructed. This list </w:t>
      </w:r>
      <w:r w:rsidR="00B46836">
        <w:t xml:space="preserve">stores every edge that are narrow two ways and its corresponding edge, this mean, the contrary edge that represents the opposite direction on that street. For example, if there is a two way street represented by the edge </w:t>
      </w:r>
      <m:oMath>
        <m:r>
          <w:rPr>
            <w:rFonts w:ascii="Cambria Math" w:hAnsi="Cambria Math"/>
          </w:rPr>
          <m:t>(a, b)</m:t>
        </m:r>
      </m:oMath>
      <w:r w:rsidR="00B46836">
        <w:t xml:space="preserve">, the edges build by the algorithm for it will be </w:t>
      </w:r>
      <m:oMath>
        <m:r>
          <w:rPr>
            <w:rFonts w:ascii="Cambria Math" w:hAnsi="Cambria Math"/>
          </w:rPr>
          <m:t>(a, b)</m:t>
        </m:r>
      </m:oMath>
      <w:r w:rsidR="00B46836">
        <w:t xml:space="preserve"> and </w:t>
      </w:r>
      <m:oMath>
        <m:r>
          <w:rPr>
            <w:rFonts w:ascii="Cambria Math" w:hAnsi="Cambria Math"/>
          </w:rPr>
          <m:t>(b, a)</m:t>
        </m:r>
      </m:oMath>
      <w:r w:rsidR="00B46836">
        <w:t xml:space="preserve">, the list will keep track of this street and correspond the edge </w:t>
      </w:r>
      <m:oMath>
        <m:r>
          <w:rPr>
            <w:rFonts w:ascii="Cambria Math" w:hAnsi="Cambria Math"/>
          </w:rPr>
          <m:t>(a, b)</m:t>
        </m:r>
      </m:oMath>
      <w:r w:rsidR="00B46836">
        <w:t xml:space="preserve"> with the edge </w:t>
      </w:r>
      <m:oMath>
        <m:r>
          <w:rPr>
            <w:rFonts w:ascii="Cambria Math" w:hAnsi="Cambria Math"/>
          </w:rPr>
          <m:t>(b, a)</m:t>
        </m:r>
      </m:oMath>
      <w:r w:rsidR="00B46836">
        <w:t xml:space="preserve"> and the edge </w:t>
      </w:r>
      <m:oMath>
        <m:r>
          <w:rPr>
            <w:rFonts w:ascii="Cambria Math" w:hAnsi="Cambria Math"/>
          </w:rPr>
          <m:t>(b, a)</m:t>
        </m:r>
      </m:oMath>
      <w:r w:rsidR="00B46836">
        <w:t xml:space="preserve"> with the edge </w:t>
      </w:r>
      <m:oMath>
        <m:r>
          <w:rPr>
            <w:rFonts w:ascii="Cambria Math" w:hAnsi="Cambria Math"/>
          </w:rPr>
          <m:t>(a, b)</m:t>
        </m:r>
      </m:oMath>
      <w:r w:rsidR="00B46836">
        <w:t xml:space="preserve">. By doing this, once a truck already served the edge </w:t>
      </w:r>
      <m:oMath>
        <m:r>
          <w:rPr>
            <w:rFonts w:ascii="Cambria Math" w:hAnsi="Cambria Math"/>
          </w:rPr>
          <m:t>(a, b)</m:t>
        </m:r>
      </m:oMath>
      <w:r w:rsidR="00B46836">
        <w:t xml:space="preserve">, it will not be required to serve the edge </w:t>
      </w:r>
      <m:oMath>
        <m:r>
          <w:rPr>
            <w:rFonts w:ascii="Cambria Math" w:hAnsi="Cambria Math"/>
          </w:rPr>
          <m:t>(b, a)</m:t>
        </m:r>
      </m:oMath>
      <w:r w:rsidR="00777193">
        <w:t>, and this can be easily checked by consulting the previously corresponding list</w:t>
      </w:r>
      <w:r w:rsidR="00B46836">
        <w:t>.</w:t>
      </w:r>
      <w:r w:rsidR="00D57C57">
        <w:t xml:space="preserve"> </w:t>
      </w:r>
    </w:p>
    <w:p w:rsidR="00746F13" w:rsidRPr="00FF6F17" w:rsidRDefault="005247B5" w:rsidP="00746F13">
      <w:pPr>
        <w:jc w:val="both"/>
      </w:pPr>
      <w:r>
        <w:t xml:space="preserve">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r w:rsidR="00057DAC">
        <w:t>s</w:t>
      </w:r>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w:t>
      </w:r>
      <w:r w:rsidR="00751EE8">
        <w:t>be the total length of the edge,</w:t>
      </w:r>
      <w:r w:rsidR="005247B5">
        <w:t xml:space="preserve"> </w:t>
      </w:r>
      <w:r w:rsidR="00751EE8">
        <w:t>b</w:t>
      </w:r>
      <w:r w:rsidR="005247B5">
        <w:t xml:space="preserve">asically, th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After this calculation, the distances between edges can be retrieved in O(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2" w:name="_Toc525171784"/>
      <w:r>
        <w:t>GENETIC ALGORITHM</w:t>
      </w:r>
      <w:bookmarkEnd w:id="92"/>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lastRenderedPageBreak/>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3" w:name="_Toc525171785"/>
      <w:r>
        <w:t>Chromosome Representation</w:t>
      </w:r>
      <w:bookmarkEnd w:id="93"/>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4" w:name="_Toc525171760"/>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5</w:t>
      </w:r>
      <w:r w:rsidR="00CC78D4">
        <w:fldChar w:fldCharType="end"/>
      </w:r>
      <w:r>
        <w:t xml:space="preserve"> – Chromosome representation</w:t>
      </w:r>
      <w:bookmarkEnd w:id="94"/>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5" w:name="_Toc525171761"/>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6</w:t>
      </w:r>
      <w:r w:rsidR="00CC78D4">
        <w:fldChar w:fldCharType="end"/>
      </w:r>
      <w:r>
        <w:t xml:space="preserve"> – Chromosome data structure</w:t>
      </w:r>
      <w:bookmarkEnd w:id="95"/>
    </w:p>
    <w:p w:rsidR="00C44CA3" w:rsidRDefault="00575C32">
      <w:pPr>
        <w:pStyle w:val="BodyText"/>
        <w:jc w:val="center"/>
      </w:pPr>
      <w:r>
        <w:rPr>
          <w:noProof/>
        </w:rPr>
        <w:lastRenderedPageBreak/>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6" w:name="_Toc525171762"/>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7</w:t>
      </w:r>
      <w:r w:rsidR="00CC78D4">
        <w:fldChar w:fldCharType="end"/>
      </w:r>
      <w:r>
        <w:t xml:space="preserve"> – Truck data explanation</w:t>
      </w:r>
      <w:bookmarkEnd w:id="96"/>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7" w:name="_Toc525171786"/>
      <w:r>
        <w:t>Fitness function</w:t>
      </w:r>
      <w:bookmarkEnd w:id="97"/>
    </w:p>
    <w:p w:rsidR="00971765"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CD1E51"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r w:rsidR="00413307">
        <w:t>onsidering</w:t>
      </w:r>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8" w:name="_Toc525171763"/>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8</w:t>
      </w:r>
      <w:r w:rsidR="00CC78D4">
        <w:fldChar w:fldCharType="end"/>
      </w:r>
      <w:r>
        <w:t xml:space="preserve"> – Path distance calculation example</w:t>
      </w:r>
      <w:bookmarkEnd w:id="98"/>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9" w:name="_Toc525171787"/>
      <w:r>
        <w:t>Initialization</w:t>
      </w:r>
      <w:bookmarkEnd w:id="99"/>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100" w:name="_Toc525171788"/>
      <w:r>
        <w:t>Operations</w:t>
      </w:r>
      <w:bookmarkEnd w:id="100"/>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lastRenderedPageBreak/>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r w:rsidR="00AC71FB">
        <w:t xml:space="preserve"> The best solution will be inserted once more in the end of the evolution, to guarantee that it is not changed by the mutation step. This is done to make sure that there is a chance on evolving by mutation the best solution, and to prevent the best solution to be lost in case of the genetic operations change it into a higher fitness solution.</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lastRenderedPageBreak/>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1" w:name="_Toc525171764"/>
      <w:r>
        <w:t xml:space="preserve">Figure </w:t>
      </w:r>
      <w:r w:rsidR="00CC78D4">
        <w:fldChar w:fldCharType="begin"/>
      </w:r>
      <w:r w:rsidR="00CC78D4">
        <w:instrText xml:space="preserve"> STYLEREF 1 \s </w:instrText>
      </w:r>
      <w:r w:rsidR="00CC78D4">
        <w:fldChar w:fldCharType="separate"/>
      </w:r>
      <w:r w:rsidR="00CC78D4">
        <w:rPr>
          <w:noProof/>
        </w:rPr>
        <w:t>4</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9</w:t>
      </w:r>
      <w:r w:rsidR="00CC78D4">
        <w:fldChar w:fldCharType="end"/>
      </w:r>
      <w:r>
        <w:t xml:space="preserve"> – Crossover operation</w:t>
      </w:r>
      <w:bookmarkEnd w:id="101"/>
    </w:p>
    <w:p w:rsidR="00D47D59" w:rsidRPr="00D47D59" w:rsidRDefault="00D47D59" w:rsidP="00D47D59"/>
    <w:p w:rsidR="00B72C51" w:rsidRDefault="00D47D59" w:rsidP="00D47D59">
      <w:pPr>
        <w:jc w:val="both"/>
      </w:pPr>
      <w:r>
        <w:t>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lastRenderedPageBreak/>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can not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962CAB">
      <w:pPr>
        <w:pStyle w:val="Heading3"/>
      </w:pPr>
      <w:r>
        <w:t>Termination</w:t>
      </w:r>
      <w:r w:rsidR="00962CAB">
        <w:t xml:space="preserve"> conditions</w:t>
      </w:r>
    </w:p>
    <w:p w:rsidR="00EA6B0D" w:rsidRDefault="00962CAB" w:rsidP="00962CAB">
      <w:pPr>
        <w:jc w:val="both"/>
      </w:pPr>
      <w:r>
        <w:t>The termination condition can be defined using several techniques, as the number of iterations, some criteria and the fitness evolution. In this project, after the definition of the parameters was defined the termination condition based on tests done using the algorithm execution.</w:t>
      </w:r>
    </w:p>
    <w:p w:rsidR="00EA6B0D" w:rsidRPr="00EA6B0D" w:rsidRDefault="00962CAB" w:rsidP="00BB47E9">
      <w:pPr>
        <w:jc w:val="both"/>
      </w:pPr>
      <w:r>
        <w:t>Was defined that this project will have two different termination conditions methods, one with the maximum number of iterations, and another one that analyze the evolution of the fitness of the best solution in the population. The maximum number of iterations was set being</w:t>
      </w:r>
      <w:r w:rsidR="00DF0BD4">
        <w:t xml:space="preserve"> 4000</w:t>
      </w:r>
      <w:r>
        <w:t xml:space="preserve">. In the fitness evolution, if the best fitness does not improve within </w:t>
      </w:r>
      <w:r w:rsidR="00DF0BD4">
        <w:t xml:space="preserve">800 </w:t>
      </w:r>
      <w:r>
        <w:t>iterations, the GA will stop and take the best chromosome as the solution found.</w:t>
      </w:r>
      <w:r w:rsidR="00AB64F5">
        <w:t xml:space="preserve"> The first of the two conditions that </w:t>
      </w:r>
      <w:r w:rsidR="00725283">
        <w:t>is reached stops the algorithms, and the best solution will be the chromosome with the best fitness in the end.</w:t>
      </w:r>
    </w:p>
    <w:p w:rsidR="00C44CA3" w:rsidRDefault="005247B5">
      <w:pPr>
        <w:pStyle w:val="Heading1"/>
      </w:pPr>
      <w:bookmarkStart w:id="102" w:name="_Toc525171789"/>
      <w:r>
        <w:lastRenderedPageBreak/>
        <w:t>Results and discussion</w:t>
      </w:r>
      <w:bookmarkEnd w:id="102"/>
    </w:p>
    <w:p w:rsidR="00F753F0" w:rsidRPr="00F753F0" w:rsidRDefault="00F753F0" w:rsidP="00F753F0">
      <w:pPr>
        <w:jc w:val="both"/>
      </w:pPr>
      <w:r>
        <w:t>In order to validate the proposed project, this chapter discuss the results obtained by applying it in the real case scenario of Campolide. The implementation and tests of the proposed GA were done using the Python 2.7 programming language on a MacBook Pro from late 2013 with the following specifications: 2.4Ghz Core i5-4258U processor with 3MB L3 cache, 4GB of 1600MHz DDR3 RAM and macOS 10.13 High Sierra. To decide on the genetic algorithm required parameters addressed in the previous chapter, multiple runs were made, and their results were analyzed. The next paragraphs will present the chosen test cases over the possible parameters combinations and the result of the algorithm execution with these combinations of parameters.</w:t>
      </w:r>
    </w:p>
    <w:p w:rsidR="00A41E96" w:rsidRDefault="00A41E96" w:rsidP="00A41E96">
      <w:pPr>
        <w:pStyle w:val="Heading2"/>
      </w:pPr>
      <w:r>
        <w:t>Parameters definition</w:t>
      </w:r>
    </w:p>
    <w:p w:rsidR="006826FC" w:rsidRDefault="00CD1E51" w:rsidP="00CD1E51">
      <w:pPr>
        <w:jc w:val="both"/>
      </w:pPr>
      <w:r>
        <w:t xml:space="preserve">The parameters to be defined are the population size, the tournament size, the crossover rate, and the mutation rate. In the literature a variety of combinations of these parameters can be found, mostly of them set a high probability of crossover, and low probabilities for mutation. Following the parameters adjustment in Pereira et al. (2002) and </w:t>
      </w:r>
      <w:r w:rsidRPr="00CD1E51">
        <w:rPr>
          <w:noProof/>
        </w:rPr>
        <w:t>Karadimas</w:t>
      </w:r>
      <w:r>
        <w:t xml:space="preserve"> et al. (2007) a set of values</w:t>
      </w:r>
      <w:r w:rsidR="006E0674">
        <w:t xml:space="preserve"> for each parameter were chosen</w:t>
      </w:r>
      <w:r>
        <w:t xml:space="preserve"> based on the value range </w:t>
      </w:r>
      <w:r w:rsidR="006E0674">
        <w:t xml:space="preserve">found in the literature review. There where proposed 2 different values for the population size, two values for the tournament size, three distinct crossover rates, and three values for the mutation rate. This generates a total of 36 different combinations, presented in table </w:t>
      </w:r>
      <w:r w:rsidR="00393DA1">
        <w:t>5.1</w:t>
      </w:r>
      <w:r w:rsidR="006E0674">
        <w:t>.</w:t>
      </w:r>
    </w:p>
    <w:tbl>
      <w:tblPr>
        <w:tblW w:w="9070"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460"/>
        <w:gridCol w:w="1308"/>
        <w:gridCol w:w="1491"/>
        <w:gridCol w:w="1271"/>
        <w:gridCol w:w="1157"/>
        <w:gridCol w:w="1207"/>
        <w:gridCol w:w="1088"/>
        <w:gridCol w:w="1088"/>
      </w:tblGrid>
      <w:tr w:rsidR="00016D0E" w:rsidTr="00E223EF">
        <w:trPr>
          <w:jc w:val="center"/>
        </w:trPr>
        <w:tc>
          <w:tcPr>
            <w:tcW w:w="460"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w:t>
            </w:r>
          </w:p>
        </w:tc>
        <w:tc>
          <w:tcPr>
            <w:tcW w:w="1308"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Population size</w:t>
            </w:r>
          </w:p>
        </w:tc>
        <w:tc>
          <w:tcPr>
            <w:tcW w:w="1493" w:type="dxa"/>
            <w:tcBorders>
              <w:top w:val="single" w:sz="18" w:space="0" w:color="000000"/>
              <w:bottom w:val="single" w:sz="18" w:space="0" w:color="000000"/>
            </w:tcBorders>
            <w:vAlign w:val="center"/>
          </w:tcPr>
          <w:p w:rsidR="0039729E" w:rsidRDefault="0039729E" w:rsidP="00E223EF">
            <w:pPr>
              <w:pStyle w:val="Textotabelas"/>
              <w:rPr>
                <w:b/>
              </w:rPr>
            </w:pPr>
            <w:r>
              <w:rPr>
                <w:b/>
              </w:rPr>
              <w:t>Tournament size</w:t>
            </w:r>
          </w:p>
        </w:tc>
        <w:tc>
          <w:tcPr>
            <w:tcW w:w="1275" w:type="dxa"/>
            <w:tcBorders>
              <w:top w:val="single" w:sz="18" w:space="0" w:color="000000"/>
              <w:bottom w:val="single" w:sz="18" w:space="0" w:color="000000"/>
            </w:tcBorders>
            <w:vAlign w:val="center"/>
          </w:tcPr>
          <w:p w:rsidR="0039729E" w:rsidRDefault="0039729E" w:rsidP="00E223EF">
            <w:pPr>
              <w:pStyle w:val="Textotabelas"/>
              <w:rPr>
                <w:b/>
              </w:rPr>
            </w:pPr>
            <w:r>
              <w:rPr>
                <w:b/>
              </w:rPr>
              <w:t>Crossover rate</w:t>
            </w:r>
          </w:p>
        </w:tc>
        <w:tc>
          <w:tcPr>
            <w:tcW w:w="1134" w:type="dxa"/>
            <w:tcBorders>
              <w:top w:val="single" w:sz="18" w:space="0" w:color="000000"/>
              <w:bottom w:val="single" w:sz="18" w:space="0" w:color="000000"/>
            </w:tcBorders>
            <w:vAlign w:val="center"/>
          </w:tcPr>
          <w:p w:rsidR="0039729E" w:rsidRDefault="0039729E" w:rsidP="00E223EF">
            <w:pPr>
              <w:pStyle w:val="Textotabelas"/>
              <w:rPr>
                <w:b/>
              </w:rPr>
            </w:pPr>
            <w:r>
              <w:rPr>
                <w:b/>
              </w:rPr>
              <w:t>Mutation rate</w:t>
            </w:r>
          </w:p>
        </w:tc>
        <w:tc>
          <w:tcPr>
            <w:tcW w:w="1224" w:type="dxa"/>
            <w:tcBorders>
              <w:top w:val="single" w:sz="18" w:space="0" w:color="000000"/>
              <w:bottom w:val="single" w:sz="18" w:space="0" w:color="000000"/>
            </w:tcBorders>
            <w:vAlign w:val="center"/>
          </w:tcPr>
          <w:p w:rsidR="0039729E" w:rsidRDefault="0039729E" w:rsidP="00E223EF">
            <w:pPr>
              <w:pStyle w:val="Textotabelas"/>
              <w:rPr>
                <w:b/>
              </w:rPr>
            </w:pPr>
            <w:r>
              <w:rPr>
                <w:b/>
              </w:rPr>
              <w:t>Initial fitness</w:t>
            </w:r>
            <w:r w:rsidR="00016D0E">
              <w:rPr>
                <w:b/>
              </w:rPr>
              <w:t xml:space="preserve">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200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600 (km)</w:t>
            </w:r>
          </w:p>
        </w:tc>
      </w:tr>
      <w:tr w:rsidR="00016D0E" w:rsidTr="00016D0E">
        <w:trPr>
          <w:jc w:val="center"/>
        </w:trPr>
        <w:tc>
          <w:tcPr>
            <w:tcW w:w="460" w:type="dxa"/>
            <w:tcBorders>
              <w:top w:val="single" w:sz="18" w:space="0" w:color="000000"/>
              <w:bottom w:val="single" w:sz="4" w:space="0" w:color="000000"/>
            </w:tcBorders>
            <w:shd w:val="clear" w:color="auto" w:fill="auto"/>
          </w:tcPr>
          <w:p w:rsidR="0039729E" w:rsidRDefault="0039729E" w:rsidP="005C5609">
            <w:pPr>
              <w:pStyle w:val="Textotabelas"/>
            </w:pPr>
            <w:r>
              <w:t>1</w:t>
            </w:r>
          </w:p>
        </w:tc>
        <w:tc>
          <w:tcPr>
            <w:tcW w:w="1308" w:type="dxa"/>
            <w:tcBorders>
              <w:top w:val="single" w:sz="18"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18" w:space="0" w:color="000000"/>
              <w:bottom w:val="single" w:sz="4" w:space="0" w:color="000000"/>
            </w:tcBorders>
          </w:tcPr>
          <w:p w:rsidR="0039729E" w:rsidRDefault="0039729E" w:rsidP="00DD581D">
            <w:pPr>
              <w:pStyle w:val="Textotabelas"/>
            </w:pPr>
            <w:r>
              <w:t>10%</w:t>
            </w:r>
          </w:p>
        </w:tc>
        <w:tc>
          <w:tcPr>
            <w:tcW w:w="1275" w:type="dxa"/>
            <w:tcBorders>
              <w:top w:val="single" w:sz="18" w:space="0" w:color="000000"/>
              <w:bottom w:val="single" w:sz="4" w:space="0" w:color="000000"/>
            </w:tcBorders>
          </w:tcPr>
          <w:p w:rsidR="0039729E" w:rsidRDefault="0039729E" w:rsidP="005C5609">
            <w:pPr>
              <w:pStyle w:val="Textotabelas"/>
            </w:pPr>
            <w:r>
              <w:t>75%</w:t>
            </w:r>
          </w:p>
        </w:tc>
        <w:tc>
          <w:tcPr>
            <w:tcW w:w="1134" w:type="dxa"/>
            <w:tcBorders>
              <w:top w:val="single" w:sz="18" w:space="0" w:color="000000"/>
              <w:bottom w:val="single" w:sz="4" w:space="0" w:color="000000"/>
            </w:tcBorders>
          </w:tcPr>
          <w:p w:rsidR="0039729E" w:rsidRDefault="0039729E" w:rsidP="005C5609">
            <w:pPr>
              <w:pStyle w:val="Textotabelas"/>
            </w:pPr>
            <w:r>
              <w:t>0%</w:t>
            </w:r>
          </w:p>
        </w:tc>
        <w:tc>
          <w:tcPr>
            <w:tcW w:w="1224" w:type="dxa"/>
            <w:tcBorders>
              <w:top w:val="single" w:sz="18" w:space="0" w:color="000000"/>
              <w:bottom w:val="single" w:sz="4" w:space="0" w:color="000000"/>
            </w:tcBorders>
          </w:tcPr>
          <w:p w:rsidR="0039729E" w:rsidRDefault="00247767" w:rsidP="005C5609">
            <w:pPr>
              <w:pStyle w:val="Textotabelas"/>
            </w:pPr>
            <w:r>
              <w:t>544</w:t>
            </w:r>
          </w:p>
        </w:tc>
        <w:tc>
          <w:tcPr>
            <w:tcW w:w="1088" w:type="dxa"/>
            <w:tcBorders>
              <w:top w:val="single" w:sz="18" w:space="0" w:color="000000"/>
              <w:bottom w:val="single" w:sz="4" w:space="0" w:color="000000"/>
            </w:tcBorders>
          </w:tcPr>
          <w:p w:rsidR="0039729E" w:rsidRDefault="00247767" w:rsidP="005C5609">
            <w:pPr>
              <w:pStyle w:val="Textotabelas"/>
            </w:pPr>
            <w:r>
              <w:t>273</w:t>
            </w:r>
          </w:p>
        </w:tc>
        <w:tc>
          <w:tcPr>
            <w:tcW w:w="1088" w:type="dxa"/>
            <w:tcBorders>
              <w:top w:val="single" w:sz="18" w:space="0" w:color="000000"/>
              <w:bottom w:val="single" w:sz="4" w:space="0" w:color="000000"/>
            </w:tcBorders>
          </w:tcPr>
          <w:p w:rsidR="0039729E" w:rsidRDefault="00247767" w:rsidP="005C5609">
            <w:pPr>
              <w:pStyle w:val="Textotabelas"/>
            </w:pPr>
            <w:r>
              <w:t>18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247767" w:rsidP="005C5609">
            <w:pPr>
              <w:pStyle w:val="Textotabelas"/>
            </w:pPr>
            <w:r>
              <w:t>540</w:t>
            </w:r>
          </w:p>
        </w:tc>
        <w:tc>
          <w:tcPr>
            <w:tcW w:w="1088" w:type="dxa"/>
            <w:tcBorders>
              <w:top w:val="single" w:sz="4" w:space="0" w:color="000000"/>
              <w:bottom w:val="single" w:sz="4" w:space="0" w:color="000000"/>
            </w:tcBorders>
          </w:tcPr>
          <w:p w:rsidR="0039729E" w:rsidRDefault="00247767" w:rsidP="005C5609">
            <w:pPr>
              <w:pStyle w:val="Textotabelas"/>
            </w:pPr>
            <w:r>
              <w:t>277</w:t>
            </w:r>
          </w:p>
        </w:tc>
        <w:tc>
          <w:tcPr>
            <w:tcW w:w="1088" w:type="dxa"/>
            <w:tcBorders>
              <w:top w:val="single" w:sz="4" w:space="0" w:color="000000"/>
              <w:bottom w:val="single" w:sz="4" w:space="0" w:color="000000"/>
            </w:tcBorders>
          </w:tcPr>
          <w:p w:rsidR="0039729E" w:rsidRDefault="00247767" w:rsidP="005C5609">
            <w:pPr>
              <w:pStyle w:val="Textotabelas"/>
            </w:pPr>
            <w:r>
              <w:t>18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247767" w:rsidP="006E0674">
            <w:pPr>
              <w:pStyle w:val="Textotabelas"/>
              <w:keepNext/>
            </w:pPr>
            <w:r>
              <w:t>542</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4</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D50E1C">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247767" w:rsidP="006E0674">
            <w:pPr>
              <w:pStyle w:val="Textotabelas"/>
              <w:keepNext/>
            </w:pPr>
            <w:r>
              <w:t>544</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5</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6</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7</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44</w:t>
            </w:r>
          </w:p>
        </w:tc>
        <w:tc>
          <w:tcPr>
            <w:tcW w:w="1088" w:type="dxa"/>
            <w:tcBorders>
              <w:top w:val="single" w:sz="4" w:space="0" w:color="000000"/>
              <w:bottom w:val="single" w:sz="4" w:space="0" w:color="000000"/>
            </w:tcBorders>
          </w:tcPr>
          <w:p w:rsidR="0039729E" w:rsidRDefault="00BF5DFE" w:rsidP="006E0674">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8</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2</w:t>
            </w:r>
          </w:p>
        </w:tc>
        <w:tc>
          <w:tcPr>
            <w:tcW w:w="1088" w:type="dxa"/>
            <w:tcBorders>
              <w:top w:val="single" w:sz="4" w:space="0" w:color="000000"/>
              <w:bottom w:val="single" w:sz="4" w:space="0" w:color="000000"/>
            </w:tcBorders>
          </w:tcPr>
          <w:p w:rsidR="0039729E" w:rsidRDefault="00BF5DFE" w:rsidP="006E0674">
            <w:pPr>
              <w:pStyle w:val="Textotabelas"/>
              <w:keepNext/>
            </w:pPr>
            <w:r>
              <w:t>248</w:t>
            </w:r>
          </w:p>
        </w:tc>
        <w:tc>
          <w:tcPr>
            <w:tcW w:w="1088" w:type="dxa"/>
            <w:tcBorders>
              <w:top w:val="single" w:sz="4" w:space="0" w:color="000000"/>
              <w:bottom w:val="single" w:sz="4" w:space="0" w:color="000000"/>
            </w:tcBorders>
          </w:tcPr>
          <w:p w:rsidR="0039729E" w:rsidRDefault="00BF5DFE" w:rsidP="006E0674">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42</w:t>
            </w:r>
          </w:p>
        </w:tc>
        <w:tc>
          <w:tcPr>
            <w:tcW w:w="1088" w:type="dxa"/>
            <w:tcBorders>
              <w:top w:val="single" w:sz="4" w:space="0" w:color="000000"/>
              <w:bottom w:val="single" w:sz="4" w:space="0" w:color="000000"/>
            </w:tcBorders>
          </w:tcPr>
          <w:p w:rsidR="0039729E" w:rsidRDefault="00BF5DFE" w:rsidP="006E0674">
            <w:pPr>
              <w:pStyle w:val="Textotabelas"/>
              <w:keepNext/>
            </w:pPr>
            <w:r>
              <w:t>16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0</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2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9</w:t>
            </w:r>
          </w:p>
        </w:tc>
        <w:tc>
          <w:tcPr>
            <w:tcW w:w="1088" w:type="dxa"/>
            <w:tcBorders>
              <w:top w:val="single" w:sz="4" w:space="0" w:color="000000"/>
              <w:bottom w:val="single" w:sz="4" w:space="0" w:color="000000"/>
            </w:tcBorders>
          </w:tcPr>
          <w:p w:rsidR="0039729E" w:rsidRDefault="00BF5DFE" w:rsidP="006E0674">
            <w:pPr>
              <w:pStyle w:val="Textotabelas"/>
              <w:keepNext/>
            </w:pPr>
            <w:r>
              <w:t>254</w:t>
            </w:r>
          </w:p>
        </w:tc>
        <w:tc>
          <w:tcPr>
            <w:tcW w:w="1088" w:type="dxa"/>
            <w:tcBorders>
              <w:top w:val="single" w:sz="4" w:space="0" w:color="000000"/>
              <w:bottom w:val="single" w:sz="4" w:space="0" w:color="000000"/>
            </w:tcBorders>
          </w:tcPr>
          <w:p w:rsidR="0039729E" w:rsidRDefault="00BF5DFE" w:rsidP="006E0674">
            <w:pPr>
              <w:pStyle w:val="Textotabelas"/>
              <w:keepNext/>
            </w:pPr>
            <w:r>
              <w:t>17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40</w:t>
            </w:r>
          </w:p>
        </w:tc>
        <w:tc>
          <w:tcPr>
            <w:tcW w:w="1088" w:type="dxa"/>
            <w:tcBorders>
              <w:top w:val="single" w:sz="4" w:space="0" w:color="000000"/>
              <w:bottom w:val="single" w:sz="4" w:space="0" w:color="000000"/>
            </w:tcBorders>
          </w:tcPr>
          <w:p w:rsidR="0039729E" w:rsidRDefault="00BF5DFE" w:rsidP="005C5609">
            <w:pPr>
              <w:pStyle w:val="Textotabelas"/>
            </w:pPr>
            <w:r>
              <w:t>274</w:t>
            </w:r>
          </w:p>
        </w:tc>
        <w:tc>
          <w:tcPr>
            <w:tcW w:w="1088" w:type="dxa"/>
            <w:tcBorders>
              <w:top w:val="single" w:sz="4" w:space="0" w:color="000000"/>
              <w:bottom w:val="single" w:sz="4" w:space="0" w:color="000000"/>
            </w:tcBorders>
          </w:tcPr>
          <w:p w:rsidR="0039729E" w:rsidRDefault="00BF5DFE" w:rsidP="005C5609">
            <w:pPr>
              <w:pStyle w:val="Textotabelas"/>
            </w:pPr>
            <w:r>
              <w:t>18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58</w:t>
            </w:r>
          </w:p>
        </w:tc>
        <w:tc>
          <w:tcPr>
            <w:tcW w:w="1088" w:type="dxa"/>
            <w:tcBorders>
              <w:top w:val="single" w:sz="4" w:space="0" w:color="000000"/>
              <w:bottom w:val="single" w:sz="4" w:space="0" w:color="000000"/>
            </w:tcBorders>
          </w:tcPr>
          <w:p w:rsidR="0039729E" w:rsidRDefault="00BF5DFE" w:rsidP="005C5609">
            <w:pPr>
              <w:pStyle w:val="Textotabelas"/>
              <w:keepNext/>
            </w:pPr>
            <w:r>
              <w:t>17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41</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44</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2</w:t>
            </w:r>
          </w:p>
        </w:tc>
        <w:tc>
          <w:tcPr>
            <w:tcW w:w="1088" w:type="dxa"/>
            <w:tcBorders>
              <w:top w:val="single" w:sz="4" w:space="0" w:color="000000"/>
              <w:bottom w:val="single" w:sz="4" w:space="0" w:color="000000"/>
            </w:tcBorders>
          </w:tcPr>
          <w:p w:rsidR="0039729E" w:rsidRDefault="00BF5DFE" w:rsidP="005C5609">
            <w:pPr>
              <w:pStyle w:val="Textotabelas"/>
              <w:keepNext/>
            </w:pPr>
            <w:r>
              <w:t>250</w:t>
            </w:r>
          </w:p>
        </w:tc>
        <w:tc>
          <w:tcPr>
            <w:tcW w:w="1088" w:type="dxa"/>
            <w:tcBorders>
              <w:top w:val="single" w:sz="4" w:space="0" w:color="000000"/>
              <w:bottom w:val="single" w:sz="4" w:space="0" w:color="000000"/>
            </w:tcBorders>
          </w:tcPr>
          <w:p w:rsidR="0039729E" w:rsidRDefault="00BF5DFE" w:rsidP="005C5609">
            <w:pPr>
              <w:pStyle w:val="Textotabelas"/>
              <w:keepNext/>
            </w:pPr>
            <w:r>
              <w:t>16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lastRenderedPageBreak/>
              <w:t>1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6</w:t>
            </w:r>
          </w:p>
        </w:tc>
        <w:tc>
          <w:tcPr>
            <w:tcW w:w="1088" w:type="dxa"/>
            <w:tcBorders>
              <w:top w:val="single" w:sz="4" w:space="0" w:color="000000"/>
              <w:bottom w:val="single" w:sz="4" w:space="0" w:color="000000"/>
            </w:tcBorders>
          </w:tcPr>
          <w:p w:rsidR="0039729E" w:rsidRDefault="00BF5DFE" w:rsidP="005C5609">
            <w:pPr>
              <w:pStyle w:val="Textotabelas"/>
              <w:keepNext/>
            </w:pPr>
            <w:r>
              <w:t>16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33</w:t>
            </w:r>
          </w:p>
        </w:tc>
        <w:tc>
          <w:tcPr>
            <w:tcW w:w="1088" w:type="dxa"/>
            <w:tcBorders>
              <w:top w:val="single" w:sz="4" w:space="0" w:color="000000"/>
              <w:bottom w:val="single" w:sz="4" w:space="0" w:color="000000"/>
            </w:tcBorders>
          </w:tcPr>
          <w:p w:rsidR="0039729E" w:rsidRDefault="00BF5DFE" w:rsidP="005C5609">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D50E1C">
            <w:pPr>
              <w:pStyle w:val="Textotabelas"/>
            </w:pPr>
            <w:r>
              <w:t>1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12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7</w:t>
            </w:r>
          </w:p>
        </w:tc>
        <w:tc>
          <w:tcPr>
            <w:tcW w:w="1088" w:type="dxa"/>
            <w:tcBorders>
              <w:top w:val="single" w:sz="4" w:space="0" w:color="000000"/>
              <w:bottom w:val="single" w:sz="4" w:space="0" w:color="000000"/>
            </w:tcBorders>
          </w:tcPr>
          <w:p w:rsidR="0039729E" w:rsidRDefault="00BF5DFE" w:rsidP="006E0674">
            <w:pPr>
              <w:pStyle w:val="Textotabelas"/>
              <w:keepNext/>
            </w:pPr>
            <w:r>
              <w:t>240</w:t>
            </w:r>
          </w:p>
        </w:tc>
        <w:tc>
          <w:tcPr>
            <w:tcW w:w="1088" w:type="dxa"/>
            <w:tcBorders>
              <w:top w:val="single" w:sz="4" w:space="0" w:color="000000"/>
              <w:bottom w:val="single" w:sz="4" w:space="0" w:color="000000"/>
            </w:tcBorders>
          </w:tcPr>
          <w:p w:rsidR="0039729E" w:rsidRDefault="00BF5DFE" w:rsidP="006E0674">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7</w:t>
            </w:r>
          </w:p>
        </w:tc>
        <w:tc>
          <w:tcPr>
            <w:tcW w:w="1088" w:type="dxa"/>
            <w:tcBorders>
              <w:top w:val="single" w:sz="4" w:space="0" w:color="000000"/>
              <w:bottom w:val="single" w:sz="4" w:space="0" w:color="000000"/>
            </w:tcBorders>
          </w:tcPr>
          <w:p w:rsidR="0039729E" w:rsidRDefault="00BF5DFE" w:rsidP="005C5609">
            <w:pPr>
              <w:pStyle w:val="Textotabelas"/>
            </w:pPr>
            <w:r>
              <w:t>248</w:t>
            </w:r>
          </w:p>
        </w:tc>
        <w:tc>
          <w:tcPr>
            <w:tcW w:w="1088" w:type="dxa"/>
            <w:tcBorders>
              <w:top w:val="single" w:sz="4" w:space="0" w:color="000000"/>
              <w:bottom w:val="single" w:sz="4" w:space="0" w:color="000000"/>
            </w:tcBorders>
          </w:tcPr>
          <w:p w:rsidR="0039729E" w:rsidRDefault="00BF5DFE" w:rsidP="005C5609">
            <w:pPr>
              <w:pStyle w:val="Textotabelas"/>
            </w:pPr>
            <w:r>
              <w:t>16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9</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5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23</w:t>
            </w:r>
          </w:p>
        </w:tc>
        <w:tc>
          <w:tcPr>
            <w:tcW w:w="1088" w:type="dxa"/>
            <w:tcBorders>
              <w:top w:val="single" w:sz="4" w:space="0" w:color="000000"/>
              <w:bottom w:val="single" w:sz="4" w:space="0" w:color="000000"/>
            </w:tcBorders>
          </w:tcPr>
          <w:p w:rsidR="0039729E" w:rsidRDefault="00BF5DFE" w:rsidP="005C5609">
            <w:pPr>
              <w:pStyle w:val="Textotabelas"/>
              <w:keepNext/>
            </w:pPr>
            <w:r>
              <w:t>15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14</w:t>
            </w:r>
          </w:p>
        </w:tc>
        <w:tc>
          <w:tcPr>
            <w:tcW w:w="1088" w:type="dxa"/>
            <w:tcBorders>
              <w:top w:val="single" w:sz="4" w:space="0" w:color="000000"/>
              <w:bottom w:val="single" w:sz="4" w:space="0" w:color="000000"/>
            </w:tcBorders>
          </w:tcPr>
          <w:p w:rsidR="0039729E" w:rsidRDefault="00BF5DFE" w:rsidP="005C5609">
            <w:pPr>
              <w:pStyle w:val="Textotabelas"/>
              <w:keepNext/>
            </w:pPr>
            <w:r>
              <w:t>14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27</w:t>
            </w:r>
          </w:p>
        </w:tc>
        <w:tc>
          <w:tcPr>
            <w:tcW w:w="1088" w:type="dxa"/>
            <w:tcBorders>
              <w:top w:val="single" w:sz="4" w:space="0" w:color="000000"/>
              <w:bottom w:val="single" w:sz="4" w:space="0" w:color="000000"/>
            </w:tcBorders>
          </w:tcPr>
          <w:p w:rsidR="0039729E" w:rsidRDefault="00BF5DFE" w:rsidP="005C5609">
            <w:pPr>
              <w:pStyle w:val="Textotabelas"/>
              <w:keepNext/>
            </w:pPr>
            <w:r>
              <w:t>14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24</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9</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9</w:t>
            </w:r>
          </w:p>
        </w:tc>
        <w:tc>
          <w:tcPr>
            <w:tcW w:w="1088" w:type="dxa"/>
            <w:tcBorders>
              <w:top w:val="single" w:sz="4" w:space="0" w:color="000000"/>
              <w:bottom w:val="single" w:sz="4" w:space="0" w:color="000000"/>
            </w:tcBorders>
          </w:tcPr>
          <w:p w:rsidR="0039729E" w:rsidRDefault="00BF5DFE" w:rsidP="005C5609">
            <w:pPr>
              <w:pStyle w:val="Textotabelas"/>
            </w:pPr>
            <w:r>
              <w:t>235</w:t>
            </w:r>
          </w:p>
        </w:tc>
        <w:tc>
          <w:tcPr>
            <w:tcW w:w="1088" w:type="dxa"/>
            <w:tcBorders>
              <w:top w:val="single" w:sz="4" w:space="0" w:color="000000"/>
              <w:bottom w:val="single" w:sz="4" w:space="0" w:color="000000"/>
            </w:tcBorders>
          </w:tcPr>
          <w:p w:rsidR="0039729E" w:rsidRDefault="00BF5DFE" w:rsidP="005C5609">
            <w:pPr>
              <w:pStyle w:val="Textotabelas"/>
            </w:pPr>
            <w:r>
              <w:t>16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1</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4</w:t>
            </w:r>
          </w:p>
        </w:tc>
        <w:tc>
          <w:tcPr>
            <w:tcW w:w="1088" w:type="dxa"/>
            <w:tcBorders>
              <w:top w:val="single" w:sz="4" w:space="0" w:color="000000"/>
              <w:bottom w:val="single" w:sz="4" w:space="0" w:color="000000"/>
            </w:tcBorders>
          </w:tcPr>
          <w:p w:rsidR="0039729E" w:rsidRDefault="00BF5DFE" w:rsidP="0039729E">
            <w:pPr>
              <w:pStyle w:val="Textotabelas"/>
              <w:keepNext/>
            </w:pPr>
            <w:r>
              <w:t>214</w:t>
            </w:r>
          </w:p>
        </w:tc>
        <w:tc>
          <w:tcPr>
            <w:tcW w:w="1088" w:type="dxa"/>
            <w:tcBorders>
              <w:top w:val="single" w:sz="4" w:space="0" w:color="000000"/>
              <w:bottom w:val="single" w:sz="4" w:space="0" w:color="000000"/>
            </w:tcBorders>
          </w:tcPr>
          <w:p w:rsidR="0039729E" w:rsidRDefault="00BF5DFE" w:rsidP="0039729E">
            <w:pPr>
              <w:pStyle w:val="Textotabelas"/>
              <w:keepNext/>
            </w:pPr>
            <w:r>
              <w:t>15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2</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40</w:t>
            </w:r>
          </w:p>
        </w:tc>
        <w:tc>
          <w:tcPr>
            <w:tcW w:w="1088" w:type="dxa"/>
            <w:tcBorders>
              <w:top w:val="single" w:sz="4" w:space="0" w:color="000000"/>
              <w:bottom w:val="single" w:sz="4" w:space="0" w:color="000000"/>
            </w:tcBorders>
          </w:tcPr>
          <w:p w:rsidR="0039729E" w:rsidRDefault="00BF5DFE" w:rsidP="0039729E">
            <w:pPr>
              <w:pStyle w:val="Textotabelas"/>
              <w:keepNext/>
            </w:pPr>
            <w:r>
              <w:t>225</w:t>
            </w:r>
          </w:p>
        </w:tc>
        <w:tc>
          <w:tcPr>
            <w:tcW w:w="1088" w:type="dxa"/>
            <w:tcBorders>
              <w:top w:val="single" w:sz="4" w:space="0" w:color="000000"/>
              <w:bottom w:val="single" w:sz="4" w:space="0" w:color="000000"/>
            </w:tcBorders>
          </w:tcPr>
          <w:p w:rsidR="0039729E" w:rsidRDefault="00BF5DFE" w:rsidP="0039729E">
            <w:pPr>
              <w:pStyle w:val="Textotabelas"/>
              <w:keepNext/>
            </w:pPr>
            <w:r>
              <w:t>16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3</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5%</w:t>
            </w:r>
          </w:p>
        </w:tc>
        <w:tc>
          <w:tcPr>
            <w:tcW w:w="1224" w:type="dxa"/>
            <w:tcBorders>
              <w:top w:val="single" w:sz="4" w:space="0" w:color="000000"/>
              <w:bottom w:val="single" w:sz="4" w:space="0" w:color="000000"/>
            </w:tcBorders>
          </w:tcPr>
          <w:p w:rsidR="0039729E" w:rsidRDefault="00BF5DFE" w:rsidP="0039729E">
            <w:pPr>
              <w:pStyle w:val="Textotabelas"/>
              <w:keepNext/>
            </w:pPr>
            <w:r>
              <w:t>536</w:t>
            </w:r>
          </w:p>
        </w:tc>
        <w:tc>
          <w:tcPr>
            <w:tcW w:w="1088" w:type="dxa"/>
            <w:tcBorders>
              <w:top w:val="single" w:sz="4" w:space="0" w:color="000000"/>
              <w:bottom w:val="single" w:sz="4" w:space="0" w:color="000000"/>
            </w:tcBorders>
          </w:tcPr>
          <w:p w:rsidR="0039729E" w:rsidRDefault="00BF5DFE" w:rsidP="0039729E">
            <w:pPr>
              <w:pStyle w:val="Textotabelas"/>
              <w:keepNext/>
            </w:pPr>
            <w:r>
              <w:t>238</w:t>
            </w:r>
          </w:p>
        </w:tc>
        <w:tc>
          <w:tcPr>
            <w:tcW w:w="1088" w:type="dxa"/>
            <w:tcBorders>
              <w:top w:val="single" w:sz="4" w:space="0" w:color="000000"/>
              <w:bottom w:val="single" w:sz="4" w:space="0" w:color="000000"/>
            </w:tcBorders>
          </w:tcPr>
          <w:p w:rsidR="0039729E" w:rsidRDefault="00BF5DFE" w:rsidP="0039729E">
            <w:pPr>
              <w:pStyle w:val="Textotabelas"/>
              <w:keepNext/>
            </w:pPr>
            <w:r>
              <w:t>16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4</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7</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5</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38</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2</w:t>
            </w:r>
          </w:p>
        </w:tc>
      </w:tr>
      <w:tr w:rsidR="00016D0E" w:rsidTr="00016D0E">
        <w:trPr>
          <w:jc w:val="center"/>
        </w:trPr>
        <w:tc>
          <w:tcPr>
            <w:tcW w:w="460" w:type="dxa"/>
            <w:tcBorders>
              <w:top w:val="single" w:sz="4" w:space="0" w:color="000000"/>
              <w:bottom w:val="single" w:sz="18" w:space="0" w:color="000000"/>
            </w:tcBorders>
            <w:shd w:val="clear" w:color="auto" w:fill="auto"/>
          </w:tcPr>
          <w:p w:rsidR="0039729E" w:rsidRDefault="0039729E" w:rsidP="0039729E">
            <w:pPr>
              <w:pStyle w:val="Textotabelas"/>
            </w:pPr>
            <w:r>
              <w:t>36</w:t>
            </w:r>
          </w:p>
        </w:tc>
        <w:tc>
          <w:tcPr>
            <w:tcW w:w="1308" w:type="dxa"/>
            <w:tcBorders>
              <w:top w:val="single" w:sz="4" w:space="0" w:color="000000"/>
              <w:bottom w:val="single" w:sz="18"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18" w:space="0" w:color="000000"/>
            </w:tcBorders>
          </w:tcPr>
          <w:p w:rsidR="0039729E" w:rsidRDefault="0039729E" w:rsidP="0039729E">
            <w:pPr>
              <w:pStyle w:val="Textotabelas"/>
              <w:keepNext/>
            </w:pPr>
            <w:r>
              <w:t>20%</w:t>
            </w:r>
          </w:p>
        </w:tc>
        <w:tc>
          <w:tcPr>
            <w:tcW w:w="1275" w:type="dxa"/>
            <w:tcBorders>
              <w:top w:val="single" w:sz="4" w:space="0" w:color="000000"/>
              <w:bottom w:val="single" w:sz="18"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18" w:space="0" w:color="000000"/>
            </w:tcBorders>
          </w:tcPr>
          <w:p w:rsidR="0039729E" w:rsidRDefault="0039729E" w:rsidP="0039729E">
            <w:pPr>
              <w:pStyle w:val="Textotabelas"/>
              <w:keepNext/>
            </w:pPr>
            <w:r>
              <w:t>5%</w:t>
            </w:r>
          </w:p>
        </w:tc>
        <w:tc>
          <w:tcPr>
            <w:tcW w:w="1224" w:type="dxa"/>
            <w:tcBorders>
              <w:top w:val="single" w:sz="4" w:space="0" w:color="000000"/>
              <w:bottom w:val="single" w:sz="18" w:space="0" w:color="000000"/>
            </w:tcBorders>
          </w:tcPr>
          <w:p w:rsidR="0039729E" w:rsidRDefault="00BF5DFE" w:rsidP="0039729E">
            <w:pPr>
              <w:pStyle w:val="Textotabelas"/>
              <w:keepNext/>
            </w:pPr>
            <w:r>
              <w:t>537</w:t>
            </w:r>
          </w:p>
        </w:tc>
        <w:tc>
          <w:tcPr>
            <w:tcW w:w="1088" w:type="dxa"/>
            <w:tcBorders>
              <w:top w:val="single" w:sz="4" w:space="0" w:color="000000"/>
              <w:bottom w:val="single" w:sz="18" w:space="0" w:color="000000"/>
            </w:tcBorders>
          </w:tcPr>
          <w:p w:rsidR="0039729E" w:rsidRDefault="00BF5DFE" w:rsidP="0039729E">
            <w:pPr>
              <w:pStyle w:val="Textotabelas"/>
              <w:keepNext/>
            </w:pPr>
            <w:r>
              <w:t>214</w:t>
            </w:r>
          </w:p>
        </w:tc>
        <w:tc>
          <w:tcPr>
            <w:tcW w:w="1088" w:type="dxa"/>
            <w:tcBorders>
              <w:top w:val="single" w:sz="4" w:space="0" w:color="000000"/>
              <w:bottom w:val="single" w:sz="18" w:space="0" w:color="000000"/>
            </w:tcBorders>
          </w:tcPr>
          <w:p w:rsidR="0039729E" w:rsidRDefault="00BF5DFE" w:rsidP="0039729E">
            <w:pPr>
              <w:pStyle w:val="Textotabelas"/>
              <w:keepNext/>
            </w:pPr>
            <w:r>
              <w:t>152</w:t>
            </w:r>
          </w:p>
        </w:tc>
      </w:tr>
    </w:tbl>
    <w:p w:rsidR="006E0674" w:rsidRPr="00CD1E51" w:rsidRDefault="006E0674" w:rsidP="006E0674">
      <w:pPr>
        <w:pStyle w:val="Caption"/>
      </w:pPr>
      <w:bookmarkStart w:id="103" w:name="_Toc525163042"/>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xml:space="preserve"> </w:t>
      </w:r>
      <w:r w:rsidR="00DD581D">
        <w:t>–</w:t>
      </w:r>
      <w:r>
        <w:t xml:space="preserve"> </w:t>
      </w:r>
      <w:r w:rsidR="00DD581D">
        <w:t>GA parameters combinations</w:t>
      </w:r>
      <w:bookmarkEnd w:id="103"/>
    </w:p>
    <w:p w:rsidR="004859F0" w:rsidRDefault="00161819" w:rsidP="00161819">
      <w:pPr>
        <w:jc w:val="both"/>
      </w:pPr>
      <w:r>
        <w:t xml:space="preserve">For each one of the 36 combinations the genetic algorithm was executed 10 times performing 10,000 iterations in each run. In total, the algorithm was executed 360 times and </w:t>
      </w:r>
      <w:r w:rsidR="00B01F07">
        <w:t>performed 3,600,000</w:t>
      </w:r>
      <w:r>
        <w:t xml:space="preserve"> </w:t>
      </w:r>
      <w:r w:rsidR="00B01F07">
        <w:t>iterations. The last three columns from t</w:t>
      </w:r>
      <w:r w:rsidRPr="00161819">
        <w:t>able</w:t>
      </w:r>
      <w:r>
        <w:t xml:space="preserve"> 5.1</w:t>
      </w:r>
      <w:r w:rsidR="00B01F07">
        <w:t xml:space="preserve"> shows the average of the ten executions</w:t>
      </w:r>
      <w:r w:rsidR="004859F0">
        <w:t xml:space="preserve"> of each combination</w:t>
      </w:r>
      <w:r w:rsidR="008876D4">
        <w:t xml:space="preserve"> for the </w:t>
      </w:r>
      <w:r w:rsidR="00EA43B9">
        <w:t>initial population, that was randomly generated, the iteration 200 and 600</w:t>
      </w:r>
      <w:r w:rsidR="004859F0">
        <w:t>.</w:t>
      </w:r>
      <w:r w:rsidR="003F6A85">
        <w:t xml:space="preserve"> In the initial population, the values oscillated </w:t>
      </w:r>
      <w:r w:rsidR="005B6264">
        <w:t>11km between the best</w:t>
      </w:r>
      <w:r w:rsidR="00642561">
        <w:t xml:space="preserve"> (minimum)</w:t>
      </w:r>
      <w:r w:rsidR="005B6264">
        <w:t xml:space="preserve"> and worst fitness.</w:t>
      </w:r>
      <w:r w:rsidR="001A6868">
        <w:t xml:space="preserve"> In the it</w:t>
      </w:r>
      <w:r w:rsidR="00DE5759">
        <w:t>erations 200 and 600, the range</w:t>
      </w:r>
      <w:r w:rsidR="001A6868">
        <w:t xml:space="preserve"> go</w:t>
      </w:r>
      <w:r w:rsidR="00DE5759">
        <w:t>es</w:t>
      </w:r>
      <w:r w:rsidR="001A6868">
        <w:t xml:space="preserve"> from 11km to 64km and 38km</w:t>
      </w:r>
      <w:r w:rsidR="00DE5759">
        <w:t xml:space="preserve"> respectively</w:t>
      </w:r>
      <w:r w:rsidR="001A6868">
        <w:t>, showing that the parameters indeed influence in the convergence of the solutions.</w:t>
      </w:r>
    </w:p>
    <w:p w:rsidR="00161819" w:rsidRDefault="007A778E" w:rsidP="00161819">
      <w:pPr>
        <w:jc w:val="both"/>
      </w:pPr>
      <w:r>
        <w:t xml:space="preserve">From the data can be seen that the population size and the </w:t>
      </w:r>
      <w:r w:rsidR="005668CB">
        <w:t xml:space="preserve">crossover rate are the parameters that most influence </w:t>
      </w:r>
      <w:r w:rsidR="009C7EDC">
        <w:t>the solutions’ convergence of the algorithm.</w:t>
      </w:r>
      <w:r w:rsidR="0069582D">
        <w:t xml:space="preserve"> In figure </w:t>
      </w:r>
      <w:r w:rsidR="00330B73">
        <w:t>5.1</w:t>
      </w:r>
      <w:r w:rsidR="0069582D">
        <w:t xml:space="preserve"> a chart with the iterations of each previously present combination is shown, in this chart can be seen that the combination number 26</w:t>
      </w:r>
      <w:r w:rsidR="00AF1A76">
        <w:t>, represented with a thicker pink line,</w:t>
      </w:r>
      <w:r w:rsidR="0069582D">
        <w:t xml:space="preserve"> is the one that have a higher performance on the tests, and its parameters will be used to run the GA.</w:t>
      </w:r>
      <w:r w:rsidR="005C5609">
        <w:t xml:space="preserve"> Giving that the default parameters in is set as </w:t>
      </w:r>
      <w:r w:rsidR="00F550C6">
        <w:t>126 chromosomes in the population, the tournament size will have 10% of the total size of the population with 13 chromosomes. Every child from the evolved populations will be generated using crossover, except the two children that have a spot in the next population due to the elitism approach, being that one of them is prone to mutation to give an opportunity to improve its fitness due to mutation.</w:t>
      </w:r>
    </w:p>
    <w:p w:rsidR="0069582D" w:rsidRDefault="001B18BB" w:rsidP="00A41E96">
      <w:pPr>
        <w:jc w:val="center"/>
      </w:pPr>
      <w:r>
        <w:rPr>
          <w:noProof/>
        </w:rPr>
        <w:lastRenderedPageBreak/>
        <w:drawing>
          <wp:inline distT="0" distB="0" distL="0" distR="0" wp14:anchorId="247A2AD0" wp14:editId="1203A6A0">
            <wp:extent cx="5759450" cy="443674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436745"/>
                    </a:xfrm>
                    <a:prstGeom prst="rect">
                      <a:avLst/>
                    </a:prstGeom>
                  </pic:spPr>
                </pic:pic>
              </a:graphicData>
            </a:graphic>
          </wp:inline>
        </w:drawing>
      </w:r>
    </w:p>
    <w:p w:rsidR="00161819" w:rsidRDefault="001B18BB" w:rsidP="001B18BB">
      <w:pPr>
        <w:pStyle w:val="Caption"/>
      </w:pPr>
      <w:bookmarkStart w:id="104" w:name="_Toc525171765"/>
      <w:r>
        <w:t xml:space="preserve">Figure </w:t>
      </w:r>
      <w:r w:rsidR="00CC78D4">
        <w:fldChar w:fldCharType="begin"/>
      </w:r>
      <w:r w:rsidR="00CC78D4">
        <w:instrText xml:space="preserve"> STYLEREF 1 \s </w:instrText>
      </w:r>
      <w:r w:rsidR="00CC78D4">
        <w:fldChar w:fldCharType="separate"/>
      </w:r>
      <w:r w:rsidR="00CC78D4">
        <w:rPr>
          <w:noProof/>
        </w:rPr>
        <w:t>5</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1</w:t>
      </w:r>
      <w:r w:rsidR="00CC78D4">
        <w:fldChar w:fldCharType="end"/>
      </w:r>
      <w:r>
        <w:t xml:space="preserve"> – GA parameters choice</w:t>
      </w:r>
      <w:bookmarkEnd w:id="104"/>
    </w:p>
    <w:p w:rsidR="00B63D66" w:rsidRDefault="00F550C6" w:rsidP="00F311CF">
      <w:pPr>
        <w:jc w:val="both"/>
      </w:pPr>
      <w:r>
        <w:t>Besides the GA’s parameters also have to be defined the termination condition of the algorithm.</w:t>
      </w:r>
      <w:r w:rsidR="00777193">
        <w:t xml:space="preserve"> </w:t>
      </w:r>
      <w:r w:rsidR="00752DF7">
        <w:t xml:space="preserve">As can be seen in figure 5.1, the convergence of the algorithm is concentrated basically on the first 1000 runs. From 1000 iterations onward the best fitness suffers little changes on its values. Using the </w:t>
      </w:r>
      <w:r w:rsidR="005F4CA8">
        <w:t xml:space="preserve">chosen combination 26, from the iteration number 1000 to the iteration number 10,000, the fitness dropped from 139 kilometers to 130, a drop of 10 kilometers only, while from the iteration 600 to 1000, the drop was 9km from 148km to 139km. </w:t>
      </w:r>
      <w:r w:rsidR="00AB4954">
        <w:t>T</w:t>
      </w:r>
      <w:r w:rsidR="005F4CA8">
        <w:t xml:space="preserve">he same </w:t>
      </w:r>
      <w:r w:rsidR="00AB4954">
        <w:t>approximate</w:t>
      </w:r>
      <w:r w:rsidR="00AB4954">
        <w:t xml:space="preserve"> </w:t>
      </w:r>
      <w:r w:rsidR="005F4CA8">
        <w:t>amount</w:t>
      </w:r>
      <w:r w:rsidR="00E87027">
        <w:t xml:space="preserve"> decreased</w:t>
      </w:r>
      <w:r w:rsidR="005F4CA8">
        <w:t xml:space="preserve"> </w:t>
      </w:r>
      <w:r w:rsidR="005F4CA8">
        <w:t xml:space="preserve">in the fitness </w:t>
      </w:r>
      <w:r w:rsidR="005F4CA8">
        <w:t xml:space="preserve">that was observed during 9000 iterations happened in the previous 400 iterations. </w:t>
      </w:r>
      <w:r w:rsidR="00AB4954">
        <w:t>This leads that the first 1000 iterations must be within the range of the termination condition. Based on the execution results data, the nu</w:t>
      </w:r>
      <w:r w:rsidR="004D7EC2">
        <w:t>mber of 4</w:t>
      </w:r>
      <w:r w:rsidR="00AB4954">
        <w:t>000 iterations was chosen to be the maximum number of iterations in the termination condition allowed in the GA.</w:t>
      </w:r>
      <w:r w:rsidR="00F311CF">
        <w:t xml:space="preserve"> </w:t>
      </w:r>
    </w:p>
    <w:p w:rsidR="009D35C0" w:rsidRDefault="00F311CF" w:rsidP="00F311CF">
      <w:pPr>
        <w:jc w:val="both"/>
      </w:pPr>
      <w:r>
        <w:t xml:space="preserve">The </w:t>
      </w:r>
      <w:r w:rsidR="004D7EC2">
        <w:t>second</w:t>
      </w:r>
      <w:r>
        <w:t xml:space="preserve"> termination condition defined to this project is the number of iterations without improvement on the best fitness. This number was defined </w:t>
      </w:r>
      <w:r w:rsidR="00B63D66">
        <w:t xml:space="preserve">based </w:t>
      </w:r>
      <w:r w:rsidR="004D7EC2">
        <w:t xml:space="preserve">on the runs of the GA with the combination 26. The executions show that </w:t>
      </w:r>
      <w:r w:rsidR="00A41E96">
        <w:t>if 800 iterations have been performed since the last best fitness, it will be hard or take a longer time to find the next best fitness that in all cases do not improved the solution as much to justify the time it takes to compute. Figure 5.2 shows the average evolution of the combination number 26, in the graph can be seen the stated before that the bigger improvement of the GA is located on the first iterations, and as soon it reaches a certain number of iterations, the improvement drops until become irrelevant to the amount of time it needs to be computed.</w:t>
      </w:r>
    </w:p>
    <w:p w:rsidR="00A41E96" w:rsidRDefault="00A41E96" w:rsidP="00A41E96">
      <w:pPr>
        <w:keepNext/>
        <w:jc w:val="center"/>
      </w:pPr>
      <w:r>
        <w:rPr>
          <w:noProof/>
        </w:rPr>
        <w:lastRenderedPageBreak/>
        <w:drawing>
          <wp:inline distT="0" distB="0" distL="0" distR="0" wp14:anchorId="0CBD32C8" wp14:editId="0128E2CE">
            <wp:extent cx="5759450" cy="356171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61715"/>
                    </a:xfrm>
                    <a:prstGeom prst="rect">
                      <a:avLst/>
                    </a:prstGeom>
                  </pic:spPr>
                </pic:pic>
              </a:graphicData>
            </a:graphic>
          </wp:inline>
        </w:drawing>
      </w:r>
    </w:p>
    <w:p w:rsidR="009D35C0" w:rsidRDefault="00A41E96" w:rsidP="00A41E96">
      <w:pPr>
        <w:pStyle w:val="Caption"/>
      </w:pPr>
      <w:r>
        <w:t xml:space="preserve">Figure </w:t>
      </w:r>
      <w:r w:rsidR="00CC78D4">
        <w:fldChar w:fldCharType="begin"/>
      </w:r>
      <w:r w:rsidR="00CC78D4">
        <w:instrText xml:space="preserve"> STYLEREF 1 \s </w:instrText>
      </w:r>
      <w:r w:rsidR="00CC78D4">
        <w:fldChar w:fldCharType="separate"/>
      </w:r>
      <w:r w:rsidR="00CC78D4">
        <w:rPr>
          <w:noProof/>
        </w:rPr>
        <w:t>5</w:t>
      </w:r>
      <w:r w:rsidR="00CC78D4">
        <w:fldChar w:fldCharType="end"/>
      </w:r>
      <w:r w:rsidR="00CC78D4">
        <w:t>.</w:t>
      </w:r>
      <w:r w:rsidR="00CC78D4">
        <w:fldChar w:fldCharType="begin"/>
      </w:r>
      <w:r w:rsidR="00CC78D4">
        <w:instrText xml:space="preserve"> SEQ Figure \* ARABIC \s 1 </w:instrText>
      </w:r>
      <w:r w:rsidR="00CC78D4">
        <w:fldChar w:fldCharType="separate"/>
      </w:r>
      <w:r w:rsidR="00CC78D4">
        <w:rPr>
          <w:noProof/>
        </w:rPr>
        <w:t>2</w:t>
      </w:r>
      <w:r w:rsidR="00CC78D4">
        <w:fldChar w:fldCharType="end"/>
      </w:r>
      <w:r>
        <w:t xml:space="preserve"> – Combination 26 fitness evolution </w:t>
      </w:r>
    </w:p>
    <w:p w:rsidR="00F753F0" w:rsidRPr="00F753F0" w:rsidRDefault="00F753F0" w:rsidP="00F753F0"/>
    <w:p w:rsidR="00C44CA3" w:rsidRDefault="00F753F0" w:rsidP="00F753F0">
      <w:pPr>
        <w:pStyle w:val="Heading2"/>
      </w:pPr>
      <w:r>
        <w:t>Results evaluation</w:t>
      </w:r>
    </w:p>
    <w:p w:rsidR="00C44CA3" w:rsidRDefault="00F753F0" w:rsidP="00AD2F99">
      <w:pPr>
        <w:jc w:val="both"/>
      </w:pPr>
      <w:r>
        <w:t>With the GA operations and parameters defined</w:t>
      </w:r>
      <w:r w:rsidR="00D62472">
        <w:t>, the algorithm was executed 10 times</w:t>
      </w:r>
      <w:r w:rsidR="00FC4819">
        <w:t xml:space="preserve"> in order to get the best result of these runs. </w:t>
      </w:r>
      <w:r w:rsidR="00AD2F99">
        <w:t xml:space="preserve">Using </w:t>
      </w:r>
      <w:r w:rsidR="00FC4819">
        <w:t xml:space="preserve">the best </w:t>
      </w:r>
      <w:r w:rsidR="00AD2F99">
        <w:t>chromosome,</w:t>
      </w:r>
      <w:r w:rsidR="00FC4819">
        <w:t xml:space="preserve"> </w:t>
      </w:r>
      <w:r w:rsidR="00AD2F99">
        <w:t xml:space="preserve">the routes can be calculated and plotted in a map allowing to </w:t>
      </w:r>
      <w:r w:rsidR="007D0D19">
        <w:t xml:space="preserve">access </w:t>
      </w:r>
      <w:r w:rsidR="00AD2F99">
        <w:t>a visual representation of the solution.</w:t>
      </w:r>
      <w:r w:rsidR="005A0328">
        <w:t xml:space="preserve"> </w:t>
      </w:r>
      <w:r w:rsidR="00654EBF">
        <w:t>The best solution found has a fitness of 113,378.20 meters, using 4 trucks to collect the garbage of the city. The distance waste going back and forward to the deposit in the route is 57,639.47 meters, and the actual distance used in the collection step is 56,738.73 meters</w:t>
      </w:r>
      <w:r w:rsidR="004140A6">
        <w:t xml:space="preserve">. The route is represented in the map of Lisbon, as can be seen in </w:t>
      </w:r>
      <w:r w:rsidR="00CC78D4">
        <w:t>figure 5.3</w:t>
      </w:r>
      <w:r w:rsidR="004140A6">
        <w:t>.</w:t>
      </w:r>
    </w:p>
    <w:p w:rsidR="00CC78D4" w:rsidRDefault="004140A6" w:rsidP="00CC78D4">
      <w:pPr>
        <w:keepNext/>
        <w:jc w:val="center"/>
      </w:pPr>
      <w:r>
        <w:rPr>
          <w:noProof/>
        </w:rPr>
        <w:drawing>
          <wp:inline distT="0" distB="0" distL="0" distR="0">
            <wp:extent cx="2415485" cy="23297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oute ex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57370" cy="2370131"/>
                    </a:xfrm>
                    <a:prstGeom prst="rect">
                      <a:avLst/>
                    </a:prstGeom>
                  </pic:spPr>
                </pic:pic>
              </a:graphicData>
            </a:graphic>
          </wp:inline>
        </w:drawing>
      </w:r>
    </w:p>
    <w:p w:rsidR="00CC78D4" w:rsidRDefault="00CC78D4" w:rsidP="00CC78D4">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3</w:t>
      </w:r>
      <w:r>
        <w:fldChar w:fldCharType="end"/>
      </w:r>
      <w:r>
        <w:t xml:space="preserve"> – Example of route</w:t>
      </w:r>
    </w:p>
    <w:p w:rsidR="00F43D9B" w:rsidRDefault="00CC78D4" w:rsidP="00AD2F99">
      <w:pPr>
        <w:jc w:val="both"/>
      </w:pPr>
      <w:r>
        <w:lastRenderedPageBreak/>
        <w:t xml:space="preserve">The routes, as stated before, starts and end a deposit, the deposit can be observed in figure 5.3 as a big red dot in the top of the figure, can be clearly observed a path going and return from the deposit to the region of Campolide. To better visualization of the routes found by the GA execution, the map was zoomed in to fit Campolide, and the four routes was plotted, figures 5.4, 5.5, 5.6 and 5.7 shows the path that each collection truck needs to perform in order to </w:t>
      </w:r>
      <w:r w:rsidR="00F43D9B">
        <w:t>collect the garbage from every edge defined in the G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CC78D4" w:rsidTr="00CC78D4">
        <w:trPr>
          <w:jc w:val="center"/>
        </w:trPr>
        <w:tc>
          <w:tcPr>
            <w:tcW w:w="3997" w:type="dxa"/>
          </w:tcPr>
          <w:p w:rsidR="00CC78D4" w:rsidRDefault="00CC78D4" w:rsidP="00CC78D4">
            <w:pPr>
              <w:keepNext/>
              <w:spacing w:after="0" w:line="240" w:lineRule="auto"/>
              <w:jc w:val="center"/>
            </w:pPr>
            <w:r>
              <w:rPr>
                <w:noProof/>
              </w:rPr>
              <w:drawing>
                <wp:inline distT="0" distB="0" distL="0" distR="0" wp14:anchorId="7F33940A" wp14:editId="78C342A2">
                  <wp:extent cx="2567425" cy="2487600"/>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oute truck 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67425" cy="2487600"/>
                          </a:xfrm>
                          <a:prstGeom prst="rect">
                            <a:avLst/>
                          </a:prstGeom>
                        </pic:spPr>
                      </pic:pic>
                    </a:graphicData>
                  </a:graphic>
                </wp:inline>
              </w:drawing>
            </w:r>
          </w:p>
          <w:p w:rsidR="00CC78D4" w:rsidRDefault="00CC78D4" w:rsidP="00CC78D4">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4</w:t>
            </w:r>
            <w:r>
              <w:fldChar w:fldCharType="end"/>
            </w:r>
          </w:p>
        </w:tc>
        <w:tc>
          <w:tcPr>
            <w:tcW w:w="4277" w:type="dxa"/>
          </w:tcPr>
          <w:p w:rsidR="00CC78D4" w:rsidRDefault="00CC78D4" w:rsidP="00CC78D4">
            <w:pPr>
              <w:keepNext/>
              <w:spacing w:after="0" w:line="240" w:lineRule="auto"/>
              <w:jc w:val="center"/>
            </w:pPr>
            <w:r>
              <w:rPr>
                <w:noProof/>
              </w:rPr>
              <w:drawing>
                <wp:inline distT="0" distB="0" distL="0" distR="0" wp14:anchorId="69E3055F" wp14:editId="4551EE78">
                  <wp:extent cx="2578870" cy="2487600"/>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oute truck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78870" cy="2487600"/>
                          </a:xfrm>
                          <a:prstGeom prst="rect">
                            <a:avLst/>
                          </a:prstGeom>
                        </pic:spPr>
                      </pic:pic>
                    </a:graphicData>
                  </a:graphic>
                </wp:inline>
              </w:drawing>
            </w:r>
          </w:p>
          <w:p w:rsidR="00CC78D4" w:rsidRDefault="00CC78D4" w:rsidP="00CC78D4">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5</w:t>
            </w:r>
            <w:r>
              <w:fldChar w:fldCharType="end"/>
            </w:r>
          </w:p>
        </w:tc>
      </w:tr>
      <w:tr w:rsidR="00CC78D4" w:rsidTr="00CC78D4">
        <w:trPr>
          <w:jc w:val="center"/>
        </w:trPr>
        <w:tc>
          <w:tcPr>
            <w:tcW w:w="3997" w:type="dxa"/>
          </w:tcPr>
          <w:p w:rsidR="00CC78D4" w:rsidRDefault="00CC78D4" w:rsidP="00CC78D4">
            <w:pPr>
              <w:keepNext/>
              <w:spacing w:after="0" w:line="240" w:lineRule="auto"/>
              <w:jc w:val="center"/>
            </w:pPr>
            <w:r>
              <w:rPr>
                <w:noProof/>
              </w:rPr>
              <w:drawing>
                <wp:inline distT="0" distB="0" distL="0" distR="0" wp14:anchorId="4E04D39F" wp14:editId="2A37513B">
                  <wp:extent cx="2574161" cy="2487600"/>
                  <wp:effectExtent l="0" t="0" r="444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oute truck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74161" cy="2487600"/>
                          </a:xfrm>
                          <a:prstGeom prst="rect">
                            <a:avLst/>
                          </a:prstGeom>
                        </pic:spPr>
                      </pic:pic>
                    </a:graphicData>
                  </a:graphic>
                </wp:inline>
              </w:drawing>
            </w:r>
          </w:p>
          <w:p w:rsidR="00CC78D4" w:rsidRDefault="00CC78D4" w:rsidP="00CC78D4">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6</w:t>
            </w:r>
            <w:r>
              <w:fldChar w:fldCharType="end"/>
            </w:r>
          </w:p>
        </w:tc>
        <w:tc>
          <w:tcPr>
            <w:tcW w:w="4277" w:type="dxa"/>
          </w:tcPr>
          <w:p w:rsidR="00CC78D4" w:rsidRDefault="00CC78D4" w:rsidP="00CC78D4">
            <w:pPr>
              <w:keepNext/>
              <w:spacing w:after="0" w:line="240" w:lineRule="auto"/>
              <w:jc w:val="center"/>
            </w:pPr>
            <w:r>
              <w:rPr>
                <w:noProof/>
              </w:rPr>
              <w:drawing>
                <wp:inline distT="0" distB="0" distL="0" distR="0" wp14:anchorId="41DE197C" wp14:editId="00847AD3">
                  <wp:extent cx="2564666" cy="2489734"/>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oute_truck 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86949" cy="2511366"/>
                          </a:xfrm>
                          <a:prstGeom prst="rect">
                            <a:avLst/>
                          </a:prstGeom>
                        </pic:spPr>
                      </pic:pic>
                    </a:graphicData>
                  </a:graphic>
                </wp:inline>
              </w:drawing>
            </w:r>
          </w:p>
          <w:p w:rsidR="00CC78D4" w:rsidRDefault="00CC78D4" w:rsidP="00CC78D4">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7</w:t>
            </w:r>
            <w:r>
              <w:fldChar w:fldCharType="end"/>
            </w:r>
          </w:p>
        </w:tc>
      </w:tr>
    </w:tbl>
    <w:p w:rsidR="00E10578" w:rsidRDefault="00F43D9B" w:rsidP="00AD2F99">
      <w:pPr>
        <w:jc w:val="both"/>
      </w:pPr>
      <w:r>
        <w:t>The routes built by the algorithm clearly shows that the served edges form groups in specifics areas of the Campolide region. Even if it is possible to improve even more the solution, this is a good approximation on which path a set of trucks must travel to serve the city.</w:t>
      </w:r>
    </w:p>
    <w:p w:rsidR="00D75405" w:rsidRDefault="00D75405" w:rsidP="00AD2F99">
      <w:pPr>
        <w:jc w:val="both"/>
      </w:pPr>
      <w:r>
        <w:t xml:space="preserve">As this project deals with a simplification of the </w:t>
      </w:r>
      <w:r w:rsidR="00080203">
        <w:t xml:space="preserve">Lisbon waste </w:t>
      </w:r>
      <w:r>
        <w:t xml:space="preserve">collection, addressing just a central region of the entire city of Lisbon, the comparison with the actual rotes can not give the exact result on which method is better to deal with the waste collection. The routes within Lisbon are not exclusively in some region and can pass through several regions instead on focus only inside one. This </w:t>
      </w:r>
      <w:r w:rsidR="00080203">
        <w:t>leads that routes serving only Campolide do not exist in the current context.</w:t>
      </w:r>
    </w:p>
    <w:p w:rsidR="00743377" w:rsidRDefault="00743377" w:rsidP="00AD2F99">
      <w:pPr>
        <w:jc w:val="both"/>
      </w:pPr>
      <w:r w:rsidRPr="00743377">
        <w:rPr>
          <w:highlight w:val="yellow"/>
        </w:rPr>
        <w:lastRenderedPageBreak/>
        <w:t>COMPARAR COM OS DADOS EXISTENTES TENTANDO FAZER UMA APROXIMACAO DO QUE SERIAM COLETAS APENAS EM CAMPOLIDE</w:t>
      </w:r>
    </w:p>
    <w:p w:rsidR="00E10578" w:rsidRDefault="00E10578" w:rsidP="00AD2F99">
      <w:pPr>
        <w:jc w:val="both"/>
      </w:pPr>
      <w:r w:rsidRPr="00E10578">
        <w:rPr>
          <w:highlight w:val="yellow"/>
        </w:rPr>
        <w:t>FALAR QUE AS INSTANCES SAO MUITO RARAS EM DIRECTED CARP PARA SE COMPARAR COM OUTRAS SOLUCOES</w:t>
      </w:r>
    </w:p>
    <w:p w:rsidR="000B7468" w:rsidRDefault="002711F4" w:rsidP="00AD2F99">
      <w:pPr>
        <w:jc w:val="both"/>
      </w:pPr>
      <w:r>
        <w:t xml:space="preserve">Even that on this project only the data from Campolide, which is a region inside de city of Lisbon, was used to evaluate the algorithm, the project </w:t>
      </w:r>
      <w:r w:rsidR="000B7468">
        <w:t xml:space="preserve">showed </w:t>
      </w:r>
      <w:r>
        <w:t>itself feasible for approaching large instances as a city. Because only within Campolide the GA had to deal with 473 edges, and there is still space for optimization on performance.</w:t>
      </w:r>
    </w:p>
    <w:p w:rsidR="00BA0619" w:rsidRDefault="00BA0619" w:rsidP="00AD2F99">
      <w:pPr>
        <w:jc w:val="both"/>
      </w:pPr>
      <w:r w:rsidRPr="00BA0619">
        <w:rPr>
          <w:highlight w:val="yellow"/>
        </w:rPr>
        <w:t>PROCURAR SE EXISTE ALGUM LUGAR ONDE FALA QUE FOI APENAS LEVADO EM CONSIDERACAO A COLETA DE PLASTICO EM PORTA A PORTA</w:t>
      </w:r>
    </w:p>
    <w:p w:rsidR="00C44CA3" w:rsidRDefault="005247B5">
      <w:pPr>
        <w:pStyle w:val="Heading1"/>
      </w:pPr>
      <w:bookmarkStart w:id="105" w:name="_Toc525171790"/>
      <w:r>
        <w:lastRenderedPageBreak/>
        <w:t>Conclusions</w:t>
      </w:r>
      <w:bookmarkEnd w:id="105"/>
    </w:p>
    <w:p w:rsidR="00C44CA3" w:rsidRDefault="00BA0619">
      <w:r>
        <w:t>This project…</w:t>
      </w:r>
    </w:p>
    <w:p w:rsidR="00C44CA3" w:rsidRDefault="005247B5">
      <w:pPr>
        <w:pStyle w:val="Heading1"/>
      </w:pPr>
      <w:bookmarkStart w:id="106" w:name="_Toc525171791"/>
      <w:r>
        <w:lastRenderedPageBreak/>
        <w:t>Limitations and recommendations for future works</w:t>
      </w:r>
      <w:bookmarkEnd w:id="106"/>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r>
        <w:rPr>
          <w:shd w:val="clear" w:color="auto" w:fill="FFFFFF"/>
        </w:rPr>
        <w:t> to </w:t>
      </w:r>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arshall or djisktra</w:t>
      </w:r>
    </w:p>
    <w:p w:rsidR="00BC7CD1" w:rsidRDefault="00BC7CD1" w:rsidP="00BC7CD1">
      <w:pPr>
        <w:pStyle w:val="Listanumerada"/>
        <w:numPr>
          <w:ilvl w:val="0"/>
          <w:numId w:val="4"/>
        </w:numPr>
        <w:ind w:left="0" w:firstLine="0"/>
      </w:pPr>
      <w:r>
        <w:t>U-turn limitations, not considering prohibited turns. This can be solved using the same techiniqu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r w:rsidRPr="00BC7CD1">
        <w:rPr>
          <w:rFonts w:ascii="Times" w:hAnsi="Times"/>
          <w:i/>
          <w:iCs/>
          <w:sz w:val="20"/>
          <w:szCs w:val="20"/>
          <w:highlight w:val="yellow"/>
        </w:rPr>
        <w:t xml:space="preserve">nia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2.|</w:t>
      </w:r>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r w:rsidRPr="00BC7CD1">
        <w:rPr>
          <w:rFonts w:ascii="Times" w:hAnsi="Times"/>
          <w:i/>
          <w:iCs/>
          <w:sz w:val="20"/>
          <w:szCs w:val="20"/>
          <w:highlight w:val="yellow"/>
        </w:rPr>
        <w:t>inv</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r w:rsidRPr="00BC7CD1">
        <w:rPr>
          <w:rFonts w:ascii="Times" w:hAnsi="Times"/>
          <w:i/>
          <w:iCs/>
          <w:sz w:val="20"/>
          <w:szCs w:val="20"/>
          <w:highlight w:val="yellow"/>
        </w:rPr>
        <w:t>Suc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r w:rsidRPr="00BC7CD1">
        <w:rPr>
          <w:rFonts w:ascii="Times" w:hAnsi="Times"/>
          <w:i/>
          <w:iCs/>
          <w:sz w:val="20"/>
          <w:szCs w:val="20"/>
          <w:highlight w:val="yellow"/>
        </w:rPr>
        <w:t xml:space="preserve">nia </w:t>
      </w:r>
      <w:r w:rsidRPr="00BC7CD1">
        <w:rPr>
          <w:rFonts w:ascii="Symbol" w:hAnsi="Symbol"/>
          <w:i/>
          <w:iCs/>
          <w:sz w:val="20"/>
          <w:szCs w:val="20"/>
          <w:highlight w:val="yellow"/>
        </w:rPr>
        <w:t>􏰈</w:t>
      </w:r>
      <w:r w:rsidRPr="00BC7CD1">
        <w:rPr>
          <w:rFonts w:ascii="Symbol" w:hAnsi="Symbol"/>
          <w:i/>
          <w:iCs/>
          <w:sz w:val="20"/>
          <w:szCs w:val="20"/>
          <w:highlight w:val="yellow"/>
        </w:rPr>
        <w:t></w:t>
      </w:r>
      <w:r w:rsidRPr="00BC7CD1">
        <w:rPr>
          <w:rFonts w:ascii="Times" w:hAnsi="Times"/>
          <w:i/>
          <w:iCs/>
          <w:sz w:val="20"/>
          <w:szCs w:val="20"/>
          <w:highlight w:val="yellow"/>
        </w:rPr>
        <w:t>nia</w:t>
      </w:r>
      <w:r w:rsidRPr="00BC7CD1">
        <w:rPr>
          <w:rFonts w:ascii="Times" w:hAnsi="Times"/>
          <w:sz w:val="20"/>
          <w:szCs w:val="20"/>
          <w:highlight w:val="yellow"/>
        </w:rPr>
        <w:t>. For any pair of arcs (</w:t>
      </w:r>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Dijsktra’s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Lacomme, Christian Prins, and Wahiba Ramdane-Chérif </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7" w:name="_Toc525171792"/>
      <w:r>
        <w:lastRenderedPageBreak/>
        <w:t>Bibliography</w:t>
      </w:r>
      <w:bookmarkEnd w:id="107"/>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34" w:history="1">
        <w:r w:rsidR="005316DB" w:rsidRPr="00D94264">
          <w:rPr>
            <w:noProof/>
            <w:color w:val="FF0000"/>
          </w:rPr>
          <w:t>https://planet.openstreetmap.org</w:t>
        </w:r>
      </w:hyperlink>
      <w:r>
        <w:rPr>
          <w:rFonts w:cs="Calibri"/>
          <w:noProof/>
          <w:color w:val="FF0000"/>
        </w:rPr>
        <w:t>.</w:t>
      </w:r>
    </w:p>
    <w:p w:rsidR="00CD1E51" w:rsidRPr="00CD1E51" w:rsidRDefault="006A53AF" w:rsidP="00CD1E51">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00CD1E51" w:rsidRPr="00CD1E51">
        <w:rPr>
          <w:rFonts w:cs="Calibri"/>
          <w:noProof/>
        </w:rPr>
        <w:t xml:space="preserve">Arakaki, R. K., &amp; Usberti, F. L. (2018). Hybrid genetic algorithm for the open capacitated arc routing problem. </w:t>
      </w:r>
      <w:r w:rsidR="00CD1E51" w:rsidRPr="00CD1E51">
        <w:rPr>
          <w:rFonts w:cs="Calibri"/>
          <w:i/>
          <w:iCs/>
          <w:noProof/>
        </w:rPr>
        <w:t>Computers and Operations Research</w:t>
      </w:r>
      <w:r w:rsidR="00CD1E51" w:rsidRPr="00CD1E51">
        <w:rPr>
          <w:rFonts w:cs="Calibri"/>
          <w:noProof/>
        </w:rPr>
        <w:t>. https://doi.org/10.1016/j.cor.2017.09.02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ătăgan, L. (2011). Smart Cities and Sustainability Models. </w:t>
      </w:r>
      <w:r w:rsidRPr="00CD1E51">
        <w:rPr>
          <w:rFonts w:cs="Calibri"/>
          <w:i/>
          <w:iCs/>
          <w:noProof/>
        </w:rPr>
        <w:t>Revista de Informatică Economică</w:t>
      </w:r>
      <w:r w:rsidRPr="00CD1E51">
        <w:rPr>
          <w:rFonts w:cs="Calibri"/>
          <w:noProof/>
        </w:rPr>
        <w:t xml:space="preserve">, </w:t>
      </w:r>
      <w:r w:rsidRPr="00CD1E51">
        <w:rPr>
          <w:rFonts w:cs="Calibri"/>
          <w:i/>
          <w:iCs/>
          <w:noProof/>
        </w:rPr>
        <w:t>15</w:t>
      </w:r>
      <w:r w:rsidRPr="00CD1E51">
        <w:rPr>
          <w:rFonts w:cs="Calibri"/>
          <w:noProof/>
        </w:rPr>
        <w:t>(3), 80–87. Retrieved from http://revistaie.ase.ro/content/59/07 - Batagan.pdf</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eliën, J., De Boeck, L., &amp; Van Ackere, J. (2011). Municipal Solid Waste Collection and Management Problems: A Literature Review. </w:t>
      </w:r>
      <w:r w:rsidRPr="00CD1E51">
        <w:rPr>
          <w:rFonts w:cs="Calibri"/>
          <w:i/>
          <w:iCs/>
          <w:noProof/>
        </w:rPr>
        <w:t>Transportation Science</w:t>
      </w:r>
      <w:r w:rsidRPr="00CD1E51">
        <w:rPr>
          <w:rFonts w:cs="Calibri"/>
          <w:noProof/>
        </w:rPr>
        <w:t>. https://doi.org/10.1287/trsc.1120.044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uenrostro-Delgado, O., Ortega-Rodriguez, J. M., Clemitshaw, K. C., González-Razo, C., &amp; Hernández-Paniagua, I. Y. (2015). Use of genetic algorithms to improve the solid waste collection service in an urban area. </w:t>
      </w:r>
      <w:r w:rsidRPr="00CD1E51">
        <w:rPr>
          <w:rFonts w:cs="Calibri"/>
          <w:i/>
          <w:iCs/>
          <w:noProof/>
        </w:rPr>
        <w:t>Waste Management (New York, N.Y.)</w:t>
      </w:r>
      <w:r w:rsidRPr="00CD1E51">
        <w:rPr>
          <w:rFonts w:cs="Calibri"/>
          <w:noProof/>
        </w:rPr>
        <w:t>. https://doi.org/10.1016/j.wasman.2015.03.02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ragliu, A., del Bo, C., &amp; Nijkamp, P. (2011). Smart cities in Europe. </w:t>
      </w:r>
      <w:r w:rsidRPr="00CD1E51">
        <w:rPr>
          <w:rFonts w:cs="Calibri"/>
          <w:i/>
          <w:iCs/>
          <w:noProof/>
        </w:rPr>
        <w:t>Journal of Urban Technology</w:t>
      </w:r>
      <w:r w:rsidRPr="00CD1E51">
        <w:rPr>
          <w:rFonts w:cs="Calibri"/>
          <w:noProof/>
        </w:rPr>
        <w:t xml:space="preserve">, </w:t>
      </w:r>
      <w:r w:rsidRPr="00CD1E51">
        <w:rPr>
          <w:rFonts w:cs="Calibri"/>
          <w:i/>
          <w:iCs/>
          <w:noProof/>
        </w:rPr>
        <w:t>18</w:t>
      </w:r>
      <w:r w:rsidRPr="00CD1E51">
        <w:rPr>
          <w:rFonts w:cs="Calibri"/>
          <w:noProof/>
        </w:rPr>
        <w:t>(2), 65–82. https://doi.org/10.1080/10630732.2011.601117</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rr, J. (2014). An Introduction to Genetic Algorithms. </w:t>
      </w:r>
      <w:r w:rsidRPr="00CD1E51">
        <w:rPr>
          <w:rFonts w:cs="Calibri"/>
          <w:i/>
          <w:iCs/>
          <w:noProof/>
        </w:rPr>
        <w:t>Whitman College Mathematics Department</w:t>
      </w:r>
      <w:r w:rsidRPr="00CD1E51">
        <w:rPr>
          <w:rFonts w:cs="Calibri"/>
          <w:noProof/>
        </w:rPr>
        <w:t>. https://doi.org/10.1016/S0898-1221(96)90227-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tania, V., &amp; Ventura, D. (2014). An Approach for Monitoring and Smart Planning of Urban Solid Waste Management Using Smart-M3 Platform. </w:t>
      </w:r>
      <w:r w:rsidRPr="00CD1E51">
        <w:rPr>
          <w:rFonts w:cs="Calibri"/>
          <w:i/>
          <w:iCs/>
          <w:noProof/>
        </w:rPr>
        <w:t>15th Conference of Open Innovations Association FRUCT</w:t>
      </w:r>
      <w:r w:rsidRPr="00CD1E51">
        <w:rPr>
          <w:rFonts w:cs="Calibri"/>
          <w:noProof/>
        </w:rPr>
        <w:t>. https://doi.org/10.1109/FRUCT.2014.687242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hourabi, H., Nam, T., Walker, S., Gil-Garcia, J. R., Mellouli, S., Nahon, K., … Scholl, H. J. (2012). Understanding smart cities: An integrative framework. In </w:t>
      </w:r>
      <w:r w:rsidRPr="00CD1E51">
        <w:rPr>
          <w:rFonts w:cs="Calibri"/>
          <w:i/>
          <w:iCs/>
          <w:noProof/>
        </w:rPr>
        <w:t>Proceedings of the Annual Hawaii International Conference on System Sciences</w:t>
      </w:r>
      <w:r w:rsidRPr="00CD1E51">
        <w:rPr>
          <w:rFonts w:cs="Calibri"/>
          <w:noProof/>
        </w:rPr>
        <w:t xml:space="preserve"> (pp. 2289–2297). https://doi.org/10.1109/HICSS.2012.61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de Oliveira Simonetto, E., &amp; Borenstein, D. (2007). A decision support system for the operational planning of solid waste collection. </w:t>
      </w:r>
      <w:r w:rsidRPr="00CD1E51">
        <w:rPr>
          <w:rFonts w:cs="Calibri"/>
          <w:i/>
          <w:iCs/>
          <w:noProof/>
        </w:rPr>
        <w:t>Waste Management (New York, N.Y.)</w:t>
      </w:r>
      <w:r w:rsidRPr="00CD1E51">
        <w:rPr>
          <w:rFonts w:cs="Calibri"/>
          <w:noProof/>
        </w:rPr>
        <w:t>. https://doi.org/10.1016/j.wasman.2006.06.01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Deng, X., Zhu, Z., Yang, Y., Li, X., Tian, Y., &amp; Xia, M. (2007). A Genetic Algorithm for the Capacitated Arc Routing Problem. In </w:t>
      </w:r>
      <w:r w:rsidRPr="00CD1E51">
        <w:rPr>
          <w:rFonts w:cs="Calibri"/>
          <w:i/>
          <w:iCs/>
          <w:noProof/>
        </w:rPr>
        <w:t>Proceedings of the IEEE: International Conference on Automation and Logistics</w:t>
      </w:r>
      <w:r w:rsidRPr="00CD1E51">
        <w:rPr>
          <w:rFonts w:cs="Calibri"/>
          <w:noProof/>
        </w:rPr>
        <w:t>. https://doi.org/10.1145/1569901.1569947</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Fadzli, M., Najwa, N., &amp; Luis, M. (2015). Capacitated arc routing problem and its extensions in waste collection. In </w:t>
      </w:r>
      <w:r w:rsidRPr="00CD1E51">
        <w:rPr>
          <w:rFonts w:cs="Calibri"/>
          <w:i/>
          <w:iCs/>
          <w:noProof/>
        </w:rPr>
        <w:t>AIP Conference Proceedings</w:t>
      </w:r>
      <w:r w:rsidRPr="00CD1E51">
        <w:rPr>
          <w:rFonts w:cs="Calibri"/>
          <w:noProof/>
        </w:rPr>
        <w:t>. https://doi.org/10.1063/1.491563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Fujdiak, R., Masek, P., Mlynek, P., Misurec, J., &amp; Olshannikova, E. (2016). Using genetic algorithm for advanced municipal waste collection in Smart City. In </w:t>
      </w:r>
      <w:r w:rsidRPr="00CD1E51">
        <w:rPr>
          <w:rFonts w:cs="Calibri"/>
          <w:i/>
          <w:iCs/>
          <w:noProof/>
        </w:rPr>
        <w:t>2016 10th International Symposium on Communication Systems, Networks and Digital Signal Processing (CSNDSP)</w:t>
      </w:r>
      <w:r w:rsidRPr="00CD1E51">
        <w:rPr>
          <w:rFonts w:cs="Calibri"/>
          <w:noProof/>
        </w:rPr>
        <w:t>. https://doi.org/10.1109/CSNDSP.2016.75740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iffinger, R. (2007). Smart cities Ranking of European medium-sized cities. </w:t>
      </w:r>
      <w:r w:rsidRPr="00CD1E51">
        <w:rPr>
          <w:rFonts w:cs="Calibri"/>
          <w:i/>
          <w:iCs/>
          <w:noProof/>
        </w:rPr>
        <w:t>October</w:t>
      </w:r>
      <w:r w:rsidRPr="00CD1E51">
        <w:rPr>
          <w:rFonts w:cs="Calibri"/>
          <w:noProof/>
        </w:rPr>
        <w:t xml:space="preserve">, </w:t>
      </w:r>
      <w:r w:rsidRPr="00CD1E51">
        <w:rPr>
          <w:rFonts w:cs="Calibri"/>
          <w:i/>
          <w:iCs/>
          <w:noProof/>
        </w:rPr>
        <w:t>16</w:t>
      </w:r>
      <w:r w:rsidRPr="00CD1E51">
        <w:rPr>
          <w:rFonts w:cs="Calibri"/>
          <w:noProof/>
        </w:rPr>
        <w:t>(October), 13–18. https://doi.org/10.1016/S0264-2751(98)00050-X</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lastRenderedPageBreak/>
        <w:t xml:space="preserve">Grimm, N. B., Faeth, S. H., Golubiewski, N. E., Redman, C. L., Wu, J., Bai, X., &amp; Briggs, J. M. (2008). Global Change and the Ecology of Cities. </w:t>
      </w:r>
      <w:r w:rsidRPr="00CD1E51">
        <w:rPr>
          <w:rFonts w:cs="Calibri"/>
          <w:i/>
          <w:iCs/>
          <w:noProof/>
        </w:rPr>
        <w:t>Science</w:t>
      </w:r>
      <w:r w:rsidRPr="00CD1E51">
        <w:rPr>
          <w:rFonts w:cs="Calibri"/>
          <w:noProof/>
        </w:rPr>
        <w:t xml:space="preserve">, </w:t>
      </w:r>
      <w:r w:rsidRPr="00CD1E51">
        <w:rPr>
          <w:rFonts w:cs="Calibri"/>
          <w:i/>
          <w:iCs/>
          <w:noProof/>
        </w:rPr>
        <w:t>319</w:t>
      </w:r>
      <w:r w:rsidRPr="00CD1E51">
        <w:rPr>
          <w:rFonts w:cs="Calibri"/>
          <w:noProof/>
        </w:rPr>
        <w:t>(5864), 756–760. https://doi.org/10.1126/science.115019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uerrero, L. A., Maas, G., &amp; Hogland, W. (2013). Solid waste management challenges for cities in developing countries. </w:t>
      </w:r>
      <w:r w:rsidRPr="00CD1E51">
        <w:rPr>
          <w:rFonts w:cs="Calibri"/>
          <w:i/>
          <w:iCs/>
          <w:noProof/>
        </w:rPr>
        <w:t>Waste Management</w:t>
      </w:r>
      <w:r w:rsidRPr="00CD1E51">
        <w:rPr>
          <w:rFonts w:cs="Calibri"/>
          <w:noProof/>
        </w:rPr>
        <w:t>. https://doi.org/10.1016/j.wasman.2012.09.00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urstein, M. B. (2011). Open data: Empowering the empowered or effective data use for everyone? </w:t>
      </w:r>
      <w:r w:rsidRPr="00CD1E51">
        <w:rPr>
          <w:rFonts w:cs="Calibri"/>
          <w:i/>
          <w:iCs/>
          <w:noProof/>
        </w:rPr>
        <w:t>First Monday</w:t>
      </w:r>
      <w:r w:rsidRPr="00CD1E51">
        <w:rPr>
          <w:rFonts w:cs="Calibri"/>
          <w:noProof/>
        </w:rPr>
        <w:t>. https://doi.org/10.5210/fm.v16i2.33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AN, H., &amp; Cueto, E. P. (2015). Waste Collection Vehicle Routing Problem: A Literature Review. </w:t>
      </w:r>
      <w:r w:rsidRPr="00CD1E51">
        <w:rPr>
          <w:rFonts w:cs="Calibri"/>
          <w:i/>
          <w:iCs/>
          <w:noProof/>
        </w:rPr>
        <w:t>PROMET - Traffic&amp;Transportation</w:t>
      </w:r>
      <w:r w:rsidRPr="00CD1E51">
        <w:rPr>
          <w:rFonts w:cs="Calibri"/>
          <w:noProof/>
        </w:rPr>
        <w:t>. https://doi.org/10.7307/ptt.v27i4.16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lland, J. H. (1992). Genetic Algorithms. </w:t>
      </w:r>
      <w:r w:rsidRPr="00CD1E51">
        <w:rPr>
          <w:rFonts w:cs="Calibri"/>
          <w:i/>
          <w:iCs/>
          <w:noProof/>
        </w:rPr>
        <w:t>Scientific American</w:t>
      </w:r>
      <w:r w:rsidRPr="00CD1E51">
        <w:rPr>
          <w:rFonts w:cs="Calibri"/>
          <w:noProof/>
        </w:rPr>
        <w:t>. https://doi.org/10.1038/scientificamerican0792-6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llands, R. G. (2008). Will the real smart city please stand up? </w:t>
      </w:r>
      <w:r w:rsidRPr="00CD1E51">
        <w:rPr>
          <w:rFonts w:cs="Calibri"/>
          <w:i/>
          <w:iCs/>
          <w:noProof/>
        </w:rPr>
        <w:t>City</w:t>
      </w:r>
      <w:r w:rsidRPr="00CD1E51">
        <w:rPr>
          <w:rFonts w:cs="Calibri"/>
          <w:noProof/>
        </w:rPr>
        <w:t xml:space="preserve">, </w:t>
      </w:r>
      <w:r w:rsidRPr="00CD1E51">
        <w:rPr>
          <w:rFonts w:cs="Calibri"/>
          <w:i/>
          <w:iCs/>
          <w:noProof/>
        </w:rPr>
        <w:t>12</w:t>
      </w:r>
      <w:r w:rsidRPr="00CD1E51">
        <w:rPr>
          <w:rFonts w:cs="Calibri"/>
          <w:noProof/>
        </w:rPr>
        <w:t>(3), 303–320. https://doi.org/10.1080/1360481080247912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ornweg, D., &amp; Bhada-Tata, P. (2012). </w:t>
      </w:r>
      <w:r w:rsidRPr="00CD1E51">
        <w:rPr>
          <w:rFonts w:cs="Calibri"/>
          <w:i/>
          <w:iCs/>
          <w:noProof/>
        </w:rPr>
        <w:t>What a waste: a global review of solid waste management</w:t>
      </w:r>
      <w:r w:rsidRPr="00CD1E51">
        <w:rPr>
          <w:rFonts w:cs="Calibri"/>
          <w:noProof/>
        </w:rPr>
        <w:t xml:space="preserve">. </w:t>
      </w:r>
      <w:r w:rsidRPr="00CD1E51">
        <w:rPr>
          <w:rFonts w:cs="Calibri"/>
          <w:i/>
          <w:iCs/>
          <w:noProof/>
        </w:rPr>
        <w:t>World Bank, Washington DC</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uijboom, N., &amp; Broek, T. Van Den. (2011). Open data : an international comparison of strategies. </w:t>
      </w:r>
      <w:r w:rsidRPr="00CD1E51">
        <w:rPr>
          <w:rFonts w:cs="Calibri"/>
          <w:i/>
          <w:iCs/>
          <w:noProof/>
        </w:rPr>
        <w:t>European Journal of EPractice</w:t>
      </w:r>
      <w:r w:rsidRPr="00CD1E51">
        <w:rPr>
          <w:rFonts w:cs="Calibri"/>
          <w:noProof/>
        </w:rPr>
        <w:t>. https://doi.org/1988-625X</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Janssen, M., Charalabidis, Y., &amp; Zuiderwijk, A. (2012). Benefits, Adoption Barriers and Myths of Open Data and Open Government. </w:t>
      </w:r>
      <w:r w:rsidRPr="00CD1E51">
        <w:rPr>
          <w:rFonts w:cs="Calibri"/>
          <w:i/>
          <w:iCs/>
          <w:noProof/>
        </w:rPr>
        <w:t>Information Systems Management</w:t>
      </w:r>
      <w:r w:rsidRPr="00CD1E51">
        <w:rPr>
          <w:rFonts w:cs="Calibri"/>
          <w:noProof/>
        </w:rPr>
        <w:t>. https://doi.org/10.1080/10580530.2012.71674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Jebari, K., &amp; Madiafi, M. (2013). Selection Methods for Genetic Algorithms. </w:t>
      </w:r>
      <w:r w:rsidRPr="00CD1E51">
        <w:rPr>
          <w:rFonts w:cs="Calibri"/>
          <w:i/>
          <w:iCs/>
          <w:noProof/>
        </w:rPr>
        <w:t>International Journal of Emerging Sciences</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aradimas, N. V., Papatzelou, K., &amp; Loumos, V. G. (2007). </w:t>
      </w:r>
      <w:r w:rsidRPr="00CD1E51">
        <w:rPr>
          <w:rFonts w:cs="Calibri"/>
          <w:i/>
          <w:iCs/>
          <w:noProof/>
        </w:rPr>
        <w:t>Genetic algorithms for municipal solid waste collection and routing optimization</w:t>
      </w:r>
      <w:r w:rsidRPr="00CD1E51">
        <w:rPr>
          <w:rFonts w:cs="Calibri"/>
          <w:noProof/>
        </w:rPr>
        <w:t xml:space="preserve">. </w:t>
      </w:r>
      <w:r w:rsidRPr="00CD1E51">
        <w:rPr>
          <w:rFonts w:cs="Calibri"/>
          <w:i/>
          <w:iCs/>
          <w:noProof/>
        </w:rPr>
        <w:t>IFIP International Federation for Information Processing</w:t>
      </w:r>
      <w:r w:rsidRPr="00CD1E51">
        <w:rPr>
          <w:rFonts w:cs="Calibri"/>
          <w:noProof/>
        </w:rPr>
        <w:t>. https://doi.org/10.1007/978-0-387-74161-1_2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umar, M., Husian, M., Upreti, N., &amp; Gupta, D. (2010). Genetic Algorithm: Review and Application. </w:t>
      </w:r>
      <w:r w:rsidRPr="00CD1E51">
        <w:rPr>
          <w:rFonts w:cs="Calibri"/>
          <w:i/>
          <w:iCs/>
          <w:noProof/>
        </w:rPr>
        <w:t>International Journal of Information Technology and Knowledge Management</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umar, V., &amp; Panneerselvam, R. (2017). A Study of Crossover Operators for Genetic Algorithms to Solve VRP and its Variants and New Sinusoidal Motion Crossover Operator. </w:t>
      </w:r>
      <w:r w:rsidRPr="00CD1E51">
        <w:rPr>
          <w:rFonts w:cs="Calibri"/>
          <w:i/>
          <w:iCs/>
          <w:noProof/>
        </w:rPr>
        <w:t>International Journal of Computational Intelligence Research ISSN</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Lacomme, P., Prins, C., &amp; Ramdane-Cherif, W. (2001). A genetic algorithm for the capacitated arc routing problem and its extensions. In </w:t>
      </w:r>
      <w:r w:rsidRPr="00CD1E51">
        <w:rPr>
          <w:rFonts w:cs="Calibri"/>
          <w:i/>
          <w:iCs/>
          <w:noProof/>
        </w:rPr>
        <w:t>Lecture Notes in Computer Science (including subseries Lecture Notes in Artificial Intelligence and Lecture Notes in Bioinformatics)</w:t>
      </w:r>
      <w:r w:rsidRPr="00CD1E51">
        <w:rPr>
          <w:rFonts w:cs="Calibri"/>
          <w:noProof/>
        </w:rPr>
        <w:t>. https://doi.org/10.1007/3-540-45365-2_49</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Mendes, A. C. (2017). Almeida Henriques: “Smart cities” precisam de apoios. Retrieved June 1, 2018, from https://www.jornaldenegocios.pt/negocios-iniciativas/cidades-inteligentes/detalhe/almeida-henriques-smart-cities-precisam-de-apoios</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itchell, M. (1995). Genetic algorithms: An overview. </w:t>
      </w:r>
      <w:r w:rsidRPr="00CD1E51">
        <w:rPr>
          <w:rFonts w:cs="Calibri"/>
          <w:i/>
          <w:iCs/>
          <w:noProof/>
        </w:rPr>
        <w:t>Complexity</w:t>
      </w:r>
      <w:r w:rsidRPr="00CD1E51">
        <w:rPr>
          <w:rFonts w:cs="Calibri"/>
          <w:noProof/>
        </w:rPr>
        <w:t xml:space="preserve">, </w:t>
      </w:r>
      <w:r w:rsidRPr="00CD1E51">
        <w:rPr>
          <w:rFonts w:cs="Calibri"/>
          <w:i/>
          <w:iCs/>
          <w:noProof/>
        </w:rPr>
        <w:t>1</w:t>
      </w:r>
      <w:r w:rsidRPr="00CD1E51">
        <w:rPr>
          <w:rFonts w:cs="Calibri"/>
          <w:noProof/>
        </w:rPr>
        <w:t>(1), 31–39. https://doi.org/10.1002/cplx.613001010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hammed, M. A., Abd Ghani, M. K., Hamed, R. I., Mostafa, S. A., Ahmad, M. S., &amp; Ibrahim, D. A. </w:t>
      </w:r>
      <w:r w:rsidRPr="00CD1E51">
        <w:rPr>
          <w:rFonts w:cs="Calibri"/>
          <w:noProof/>
        </w:rPr>
        <w:lastRenderedPageBreak/>
        <w:t xml:space="preserve">(2017). Solving vehicle routing problem by using improved genetic algorithm for optimal solution. </w:t>
      </w:r>
      <w:r w:rsidRPr="00CD1E51">
        <w:rPr>
          <w:rFonts w:cs="Calibri"/>
          <w:i/>
          <w:iCs/>
          <w:noProof/>
        </w:rPr>
        <w:t>Journal of Computational Science</w:t>
      </w:r>
      <w:r w:rsidRPr="00CD1E51">
        <w:rPr>
          <w:rFonts w:cs="Calibri"/>
          <w:noProof/>
        </w:rPr>
        <w:t>. https://doi.org/10.1016/j.jocs.2017.04.003</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lloy, J. C. (2011). The open knowledge foundation: Open data means better science. </w:t>
      </w:r>
      <w:r w:rsidRPr="00CD1E51">
        <w:rPr>
          <w:rFonts w:cs="Calibri"/>
          <w:i/>
          <w:iCs/>
          <w:noProof/>
        </w:rPr>
        <w:t>PLoS Biology</w:t>
      </w:r>
      <w:r w:rsidRPr="00CD1E51">
        <w:rPr>
          <w:rFonts w:cs="Calibri"/>
          <w:noProof/>
        </w:rPr>
        <w:t>. https://doi.org/10.1371/journal.pbio.100119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urão, M. C., Nunes, A. C., &amp; Prins, C. (2009). Heuristic methods for the sectoring arc routing problem. </w:t>
      </w:r>
      <w:r w:rsidRPr="00CD1E51">
        <w:rPr>
          <w:rFonts w:cs="Calibri"/>
          <w:i/>
          <w:iCs/>
          <w:noProof/>
        </w:rPr>
        <w:t>European Journal of Operational Research</w:t>
      </w:r>
      <w:r w:rsidRPr="00CD1E51">
        <w:rPr>
          <w:rFonts w:cs="Calibri"/>
          <w:noProof/>
        </w:rPr>
        <w:t>. https://doi.org/10.1016/j.ejor.2008.04.02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Nam, T., &amp; Pardo, T. A. (2011). Conceptualizing smart city with dimensions of technology, people, and institutions. In </w:t>
      </w:r>
      <w:r w:rsidRPr="00CD1E51">
        <w:rPr>
          <w:rFonts w:cs="Calibri"/>
          <w:i/>
          <w:iCs/>
          <w:noProof/>
        </w:rPr>
        <w:t>Proceedings of the 12th Annual International Digital Government Research Conference on Digital Government Innovation in Challenging Times - dg.o ’11</w:t>
      </w:r>
      <w:r w:rsidRPr="00CD1E51">
        <w:rPr>
          <w:rFonts w:cs="Calibri"/>
          <w:noProof/>
        </w:rPr>
        <w:t xml:space="preserve"> (p. 282). https://doi.org/10.1145/2037556.203760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Pereira, F. B., Tavares, J., Machado, P., &amp; Costa, E. (2002). GVR: A New Genetic Representation for the Vehicle Routing Problem. </w:t>
      </w:r>
      <w:r w:rsidRPr="00CD1E51">
        <w:rPr>
          <w:rFonts w:cs="Calibri"/>
          <w:i/>
          <w:iCs/>
          <w:noProof/>
        </w:rPr>
        <w:t>Artificial Intelligence and Cognitive Science: 13th Irish International Conference, AICS 2002, Limerick, Ireland, September 12-13, 2002 - Proceedings</w:t>
      </w:r>
      <w:r w:rsidRPr="00CD1E51">
        <w:rPr>
          <w:rFonts w:cs="Calibri"/>
          <w:noProof/>
        </w:rPr>
        <w:t>. https://doi.org/10.1007/3-540-45750-X_1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Ramdane-Cherif, W. (2006). Evolutionary algorithms for capacitated arc routing problems with time windows. In </w:t>
      </w:r>
      <w:r w:rsidRPr="00CD1E51">
        <w:rPr>
          <w:rFonts w:cs="Calibri"/>
          <w:i/>
          <w:iCs/>
          <w:noProof/>
        </w:rPr>
        <w:t>IFAC Proceedings Volumes (IFAC-PapersOnline)</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Saini, N. (2017). Review of Selection Methods in Genetic Algorithms. </w:t>
      </w:r>
      <w:r w:rsidRPr="00CD1E51">
        <w:rPr>
          <w:rFonts w:cs="Calibri"/>
          <w:i/>
          <w:iCs/>
          <w:noProof/>
        </w:rPr>
        <w:t>International Journal Of Engineering And Computer Science</w:t>
      </w:r>
      <w:r w:rsidRPr="00CD1E51">
        <w:rPr>
          <w:rFonts w:cs="Calibri"/>
          <w:noProof/>
        </w:rPr>
        <w:t>. https://doi.org/10.18535/ijecs/v6i12.0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Science for Environment Policy. (2015). Indicators for sustainable cities. </w:t>
      </w:r>
      <w:r w:rsidRPr="00CD1E51">
        <w:rPr>
          <w:rFonts w:cs="Calibri"/>
          <w:i/>
          <w:iCs/>
          <w:noProof/>
        </w:rPr>
        <w:t>European Commission</w:t>
      </w:r>
      <w:r w:rsidRPr="00CD1E51">
        <w:rPr>
          <w:rFonts w:cs="Calibri"/>
          <w:noProof/>
        </w:rPr>
        <w:t>, (12), 1–189. https://doi.org/10.2779/6170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United Nations. (2014). </w:t>
      </w:r>
      <w:r w:rsidRPr="00CD1E51">
        <w:rPr>
          <w:rFonts w:cs="Calibri"/>
          <w:i/>
          <w:iCs/>
          <w:noProof/>
        </w:rPr>
        <w:t>World Urbanization Prospects 2014</w:t>
      </w:r>
      <w:r w:rsidRPr="00CD1E51">
        <w:rPr>
          <w:rFonts w:cs="Calibri"/>
          <w:noProof/>
        </w:rPr>
        <w:t xml:space="preserve">. </w:t>
      </w:r>
      <w:r w:rsidRPr="00CD1E51">
        <w:rPr>
          <w:rFonts w:cs="Calibri"/>
          <w:i/>
          <w:iCs/>
          <w:noProof/>
        </w:rPr>
        <w:t>Demographic Research</w:t>
      </w:r>
      <w:r w:rsidRPr="00CD1E51">
        <w:rPr>
          <w:rFonts w:cs="Calibri"/>
          <w:noProof/>
        </w:rPr>
        <w:t>. https://doi.org/(ST/ESA/SER.A/36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hitley, D. (1994). A genetic algorithm tutorial. </w:t>
      </w:r>
      <w:r w:rsidRPr="00CD1E51">
        <w:rPr>
          <w:rFonts w:cs="Calibri"/>
          <w:i/>
          <w:iCs/>
          <w:noProof/>
        </w:rPr>
        <w:t>Statistics and Computing</w:t>
      </w:r>
      <w:r w:rsidRPr="00CD1E51">
        <w:rPr>
          <w:rFonts w:cs="Calibri"/>
          <w:noProof/>
        </w:rPr>
        <w:t>. https://doi.org/10.1007/BF0017535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illemse, E. J., &amp; Joubert, J. W. (2016). Constructive heuristics for the Mixed Capacity Arc Routing Problem under Time Restrictions with Intermediate Facilities. </w:t>
      </w:r>
      <w:r w:rsidRPr="00CD1E51">
        <w:rPr>
          <w:rFonts w:cs="Calibri"/>
          <w:i/>
          <w:iCs/>
          <w:noProof/>
        </w:rPr>
        <w:t>Computers and Operations Research</w:t>
      </w:r>
      <w:r w:rsidRPr="00CD1E51">
        <w:rPr>
          <w:rFonts w:cs="Calibri"/>
          <w:noProof/>
        </w:rPr>
        <w:t>. https://doi.org/10.1016/j.cor.2015.10.01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øhlk, S. (2008). A decade of Capacitated Arc Routing. </w:t>
      </w:r>
      <w:r w:rsidRPr="00CD1E51">
        <w:rPr>
          <w:rFonts w:cs="Calibri"/>
          <w:i/>
          <w:iCs/>
          <w:noProof/>
        </w:rPr>
        <w:t>Operations Research/ Computer Science Interfaces Series</w:t>
      </w:r>
      <w:r w:rsidRPr="00CD1E51">
        <w:rPr>
          <w:rFonts w:cs="Calibri"/>
          <w:noProof/>
        </w:rPr>
        <w:t>. https://doi.org/10.1007/978-0-387-77778-8_2</w:t>
      </w:r>
    </w:p>
    <w:p w:rsidR="002E21AF" w:rsidRDefault="006A53AF" w:rsidP="00CD1E51">
      <w:pPr>
        <w:widowControl w:val="0"/>
        <w:autoSpaceDE w:val="0"/>
        <w:autoSpaceDN w:val="0"/>
        <w:adjustRightInd w:val="0"/>
        <w:spacing w:line="240" w:lineRule="auto"/>
        <w:ind w:left="480" w:hanging="480"/>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08" w:name="_Toc525171793"/>
      <w:r>
        <w:lastRenderedPageBreak/>
        <w:t>Appendix (optional)</w:t>
      </w:r>
      <w:bookmarkEnd w:id="108"/>
    </w:p>
    <w:p w:rsidR="00C44CA3" w:rsidRDefault="00C44CA3">
      <w:pPr>
        <w:rPr>
          <w:color w:val="000000"/>
        </w:rPr>
      </w:pPr>
    </w:p>
    <w:p w:rsidR="00C44CA3" w:rsidRDefault="005247B5">
      <w:pPr>
        <w:pStyle w:val="Heading1"/>
      </w:pPr>
      <w:bookmarkStart w:id="109" w:name="_Toc525171794"/>
      <w:r>
        <w:lastRenderedPageBreak/>
        <w:t>Annexes (optional)</w:t>
      </w:r>
      <w:bookmarkEnd w:id="109"/>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D1D84" w:rsidRDefault="00DD1D84">
      <w:pPr>
        <w:spacing w:after="0" w:line="240" w:lineRule="auto"/>
      </w:pPr>
      <w:r>
        <w:separator/>
      </w:r>
    </w:p>
  </w:endnote>
  <w:endnote w:type="continuationSeparator" w:id="0">
    <w:p w:rsidR="00DD1D84" w:rsidRDefault="00DD1D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5609" w:rsidRDefault="005C5609">
    <w:pPr>
      <w:pStyle w:val="Footer"/>
      <w:jc w:val="right"/>
      <w:rPr>
        <w:lang w:eastAsia="en-US"/>
      </w:rPr>
    </w:pPr>
    <w:r>
      <w:fldChar w:fldCharType="begin"/>
    </w:r>
    <w:r>
      <w:instrText>PAGE</w:instrText>
    </w:r>
    <w:r>
      <w:fldChar w:fldCharType="separate"/>
    </w:r>
    <w:r>
      <w:t>i</w:t>
    </w:r>
    <w:r>
      <w:fldChar w:fldCharType="end"/>
    </w:r>
  </w:p>
  <w:p w:rsidR="005C5609" w:rsidRDefault="005C5609">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5609" w:rsidRDefault="005C5609">
    <w:pPr>
      <w:pStyle w:val="Footer"/>
      <w:jc w:val="right"/>
    </w:pPr>
    <w:r>
      <w:fldChar w:fldCharType="begin"/>
    </w:r>
    <w:r>
      <w:instrText>PAGE</w:instrText>
    </w:r>
    <w:r>
      <w:fldChar w:fldCharType="separate"/>
    </w:r>
    <w:r>
      <w:t>i</w:t>
    </w:r>
    <w:r>
      <w:fldChar w:fldCharType="end"/>
    </w:r>
  </w:p>
  <w:p w:rsidR="005C5609" w:rsidRDefault="005C5609">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5609" w:rsidRDefault="005C5609">
    <w:pPr>
      <w:pStyle w:val="Footer"/>
      <w:jc w:val="right"/>
    </w:pPr>
    <w:r>
      <w:fldChar w:fldCharType="begin"/>
    </w:r>
    <w:r>
      <w:instrText>PAGE</w:instrText>
    </w:r>
    <w:r>
      <w:fldChar w:fldCharType="separate"/>
    </w:r>
    <w:r>
      <w:t>27</w:t>
    </w:r>
    <w:r>
      <w:fldChar w:fldCharType="end"/>
    </w:r>
  </w:p>
  <w:p w:rsidR="005C5609" w:rsidRDefault="005C5609">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D1D84" w:rsidRDefault="00DD1D84">
      <w:pPr>
        <w:spacing w:after="0" w:line="240" w:lineRule="auto"/>
      </w:pPr>
      <w:r>
        <w:separator/>
      </w:r>
    </w:p>
  </w:footnote>
  <w:footnote w:type="continuationSeparator" w:id="0">
    <w:p w:rsidR="00DD1D84" w:rsidRDefault="00DD1D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292CD1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16D0E"/>
    <w:rsid w:val="00022BEF"/>
    <w:rsid w:val="000230F9"/>
    <w:rsid w:val="0003092A"/>
    <w:rsid w:val="0003427E"/>
    <w:rsid w:val="00040F1A"/>
    <w:rsid w:val="0005029B"/>
    <w:rsid w:val="0005125A"/>
    <w:rsid w:val="00057DAC"/>
    <w:rsid w:val="00066143"/>
    <w:rsid w:val="0006628D"/>
    <w:rsid w:val="00066A81"/>
    <w:rsid w:val="00070985"/>
    <w:rsid w:val="00071D64"/>
    <w:rsid w:val="00074450"/>
    <w:rsid w:val="00080203"/>
    <w:rsid w:val="00083478"/>
    <w:rsid w:val="0008562C"/>
    <w:rsid w:val="000948D8"/>
    <w:rsid w:val="00094D6F"/>
    <w:rsid w:val="000A27FF"/>
    <w:rsid w:val="000A3AB7"/>
    <w:rsid w:val="000A3C02"/>
    <w:rsid w:val="000A5522"/>
    <w:rsid w:val="000B4F77"/>
    <w:rsid w:val="000B6050"/>
    <w:rsid w:val="000B7468"/>
    <w:rsid w:val="000C1DDE"/>
    <w:rsid w:val="000C2490"/>
    <w:rsid w:val="000C379D"/>
    <w:rsid w:val="000E1302"/>
    <w:rsid w:val="000E1702"/>
    <w:rsid w:val="000E6D72"/>
    <w:rsid w:val="000F4157"/>
    <w:rsid w:val="000F60D9"/>
    <w:rsid w:val="000F62E7"/>
    <w:rsid w:val="00127572"/>
    <w:rsid w:val="00127D5C"/>
    <w:rsid w:val="00133FD0"/>
    <w:rsid w:val="0014366E"/>
    <w:rsid w:val="00147A5E"/>
    <w:rsid w:val="00156A79"/>
    <w:rsid w:val="00161819"/>
    <w:rsid w:val="00183BE4"/>
    <w:rsid w:val="00191849"/>
    <w:rsid w:val="001936F3"/>
    <w:rsid w:val="001A09B7"/>
    <w:rsid w:val="001A3706"/>
    <w:rsid w:val="001A5810"/>
    <w:rsid w:val="001A6868"/>
    <w:rsid w:val="001B12AA"/>
    <w:rsid w:val="001B166E"/>
    <w:rsid w:val="001B18BB"/>
    <w:rsid w:val="001B19B4"/>
    <w:rsid w:val="001B5B98"/>
    <w:rsid w:val="001C2656"/>
    <w:rsid w:val="001D7D53"/>
    <w:rsid w:val="001E203C"/>
    <w:rsid w:val="001E272E"/>
    <w:rsid w:val="001E6D2C"/>
    <w:rsid w:val="001F08BA"/>
    <w:rsid w:val="00201CA5"/>
    <w:rsid w:val="0020340F"/>
    <w:rsid w:val="00203DC2"/>
    <w:rsid w:val="002043A1"/>
    <w:rsid w:val="00210653"/>
    <w:rsid w:val="002147B4"/>
    <w:rsid w:val="0023273B"/>
    <w:rsid w:val="00232D9A"/>
    <w:rsid w:val="002342ED"/>
    <w:rsid w:val="00234328"/>
    <w:rsid w:val="002405A1"/>
    <w:rsid w:val="00240AC9"/>
    <w:rsid w:val="0024148D"/>
    <w:rsid w:val="00243DC2"/>
    <w:rsid w:val="00244E33"/>
    <w:rsid w:val="00247767"/>
    <w:rsid w:val="002647FD"/>
    <w:rsid w:val="0026664A"/>
    <w:rsid w:val="002711F4"/>
    <w:rsid w:val="002718E9"/>
    <w:rsid w:val="00271D80"/>
    <w:rsid w:val="00277223"/>
    <w:rsid w:val="00280EFC"/>
    <w:rsid w:val="00282FB6"/>
    <w:rsid w:val="00284B95"/>
    <w:rsid w:val="002910D1"/>
    <w:rsid w:val="00293D60"/>
    <w:rsid w:val="002A23F7"/>
    <w:rsid w:val="002A4CFE"/>
    <w:rsid w:val="002A600C"/>
    <w:rsid w:val="002B1F3F"/>
    <w:rsid w:val="002B53BC"/>
    <w:rsid w:val="002C6B70"/>
    <w:rsid w:val="002C71D5"/>
    <w:rsid w:val="002D2700"/>
    <w:rsid w:val="002D56EE"/>
    <w:rsid w:val="002D664C"/>
    <w:rsid w:val="002E21AF"/>
    <w:rsid w:val="002E4533"/>
    <w:rsid w:val="002E76D3"/>
    <w:rsid w:val="002F28DD"/>
    <w:rsid w:val="003018F2"/>
    <w:rsid w:val="003020A1"/>
    <w:rsid w:val="00304A1E"/>
    <w:rsid w:val="00307E05"/>
    <w:rsid w:val="00310A4D"/>
    <w:rsid w:val="00312D9B"/>
    <w:rsid w:val="003143AE"/>
    <w:rsid w:val="003273A5"/>
    <w:rsid w:val="00330B73"/>
    <w:rsid w:val="003355CE"/>
    <w:rsid w:val="00337569"/>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3DA1"/>
    <w:rsid w:val="0039525C"/>
    <w:rsid w:val="0039729E"/>
    <w:rsid w:val="003A087C"/>
    <w:rsid w:val="003A1184"/>
    <w:rsid w:val="003A1743"/>
    <w:rsid w:val="003B2041"/>
    <w:rsid w:val="003B2B0E"/>
    <w:rsid w:val="003B59D0"/>
    <w:rsid w:val="003C1C4C"/>
    <w:rsid w:val="003C5607"/>
    <w:rsid w:val="003D178E"/>
    <w:rsid w:val="003D56F3"/>
    <w:rsid w:val="003D600C"/>
    <w:rsid w:val="003E16AF"/>
    <w:rsid w:val="003E55B3"/>
    <w:rsid w:val="003F6A85"/>
    <w:rsid w:val="003F7042"/>
    <w:rsid w:val="003F7E28"/>
    <w:rsid w:val="00401541"/>
    <w:rsid w:val="00403B17"/>
    <w:rsid w:val="00406F0F"/>
    <w:rsid w:val="00413307"/>
    <w:rsid w:val="004140A6"/>
    <w:rsid w:val="00422AF5"/>
    <w:rsid w:val="0043041F"/>
    <w:rsid w:val="0043044E"/>
    <w:rsid w:val="00433D21"/>
    <w:rsid w:val="00435650"/>
    <w:rsid w:val="004511E3"/>
    <w:rsid w:val="00454E12"/>
    <w:rsid w:val="00456282"/>
    <w:rsid w:val="00460B6A"/>
    <w:rsid w:val="00463057"/>
    <w:rsid w:val="0046572B"/>
    <w:rsid w:val="00467844"/>
    <w:rsid w:val="0047684E"/>
    <w:rsid w:val="004806EB"/>
    <w:rsid w:val="00480D57"/>
    <w:rsid w:val="00480E4E"/>
    <w:rsid w:val="00480F80"/>
    <w:rsid w:val="00483E82"/>
    <w:rsid w:val="004859F0"/>
    <w:rsid w:val="00490092"/>
    <w:rsid w:val="00491604"/>
    <w:rsid w:val="00491D8C"/>
    <w:rsid w:val="00495F31"/>
    <w:rsid w:val="004A4AF2"/>
    <w:rsid w:val="004B1E59"/>
    <w:rsid w:val="004B7DA6"/>
    <w:rsid w:val="004C01D8"/>
    <w:rsid w:val="004C1AA6"/>
    <w:rsid w:val="004C6A3C"/>
    <w:rsid w:val="004D7EC2"/>
    <w:rsid w:val="004F4845"/>
    <w:rsid w:val="00503722"/>
    <w:rsid w:val="005247B5"/>
    <w:rsid w:val="00530CD2"/>
    <w:rsid w:val="005316DB"/>
    <w:rsid w:val="00531E7A"/>
    <w:rsid w:val="00533009"/>
    <w:rsid w:val="0053484F"/>
    <w:rsid w:val="00541EBB"/>
    <w:rsid w:val="00542093"/>
    <w:rsid w:val="0054259C"/>
    <w:rsid w:val="00551F44"/>
    <w:rsid w:val="0055262A"/>
    <w:rsid w:val="0055522B"/>
    <w:rsid w:val="00557003"/>
    <w:rsid w:val="005600B5"/>
    <w:rsid w:val="00561667"/>
    <w:rsid w:val="005668CB"/>
    <w:rsid w:val="0057363B"/>
    <w:rsid w:val="00575C32"/>
    <w:rsid w:val="00577D60"/>
    <w:rsid w:val="00581890"/>
    <w:rsid w:val="0059271E"/>
    <w:rsid w:val="00593BA0"/>
    <w:rsid w:val="00593F8A"/>
    <w:rsid w:val="00594E09"/>
    <w:rsid w:val="005A0328"/>
    <w:rsid w:val="005A2338"/>
    <w:rsid w:val="005A6B79"/>
    <w:rsid w:val="005B20BA"/>
    <w:rsid w:val="005B47A0"/>
    <w:rsid w:val="005B6264"/>
    <w:rsid w:val="005C5609"/>
    <w:rsid w:val="005D2FDE"/>
    <w:rsid w:val="005E21D9"/>
    <w:rsid w:val="005E2926"/>
    <w:rsid w:val="005E4319"/>
    <w:rsid w:val="005F39B0"/>
    <w:rsid w:val="005F3F2A"/>
    <w:rsid w:val="005F4137"/>
    <w:rsid w:val="005F4CA8"/>
    <w:rsid w:val="00604138"/>
    <w:rsid w:val="00604F06"/>
    <w:rsid w:val="006112EA"/>
    <w:rsid w:val="00612485"/>
    <w:rsid w:val="006213FB"/>
    <w:rsid w:val="00622295"/>
    <w:rsid w:val="00622850"/>
    <w:rsid w:val="00630A3A"/>
    <w:rsid w:val="00631258"/>
    <w:rsid w:val="00634D58"/>
    <w:rsid w:val="00642561"/>
    <w:rsid w:val="006438E1"/>
    <w:rsid w:val="00645363"/>
    <w:rsid w:val="0064539A"/>
    <w:rsid w:val="00645ADF"/>
    <w:rsid w:val="00654EBF"/>
    <w:rsid w:val="00660F45"/>
    <w:rsid w:val="00660FBA"/>
    <w:rsid w:val="00666C69"/>
    <w:rsid w:val="00667C72"/>
    <w:rsid w:val="0067505E"/>
    <w:rsid w:val="006826FC"/>
    <w:rsid w:val="0068284D"/>
    <w:rsid w:val="0068644E"/>
    <w:rsid w:val="006940A7"/>
    <w:rsid w:val="00694F42"/>
    <w:rsid w:val="0069582D"/>
    <w:rsid w:val="00695B3B"/>
    <w:rsid w:val="006A261E"/>
    <w:rsid w:val="006A3A15"/>
    <w:rsid w:val="006A53AF"/>
    <w:rsid w:val="006A5CBA"/>
    <w:rsid w:val="006B400D"/>
    <w:rsid w:val="006B5131"/>
    <w:rsid w:val="006C0879"/>
    <w:rsid w:val="006C351F"/>
    <w:rsid w:val="006C37F0"/>
    <w:rsid w:val="006C673F"/>
    <w:rsid w:val="006D4FDC"/>
    <w:rsid w:val="006D652E"/>
    <w:rsid w:val="006E0674"/>
    <w:rsid w:val="006E3564"/>
    <w:rsid w:val="006E6036"/>
    <w:rsid w:val="006E7091"/>
    <w:rsid w:val="006E7CB5"/>
    <w:rsid w:val="00700A67"/>
    <w:rsid w:val="00703B01"/>
    <w:rsid w:val="007128EE"/>
    <w:rsid w:val="00725028"/>
    <w:rsid w:val="00725283"/>
    <w:rsid w:val="007269DC"/>
    <w:rsid w:val="00726E2E"/>
    <w:rsid w:val="00733C19"/>
    <w:rsid w:val="007407D6"/>
    <w:rsid w:val="00743377"/>
    <w:rsid w:val="00746F13"/>
    <w:rsid w:val="00751EE8"/>
    <w:rsid w:val="00752DF7"/>
    <w:rsid w:val="00753441"/>
    <w:rsid w:val="00760DAE"/>
    <w:rsid w:val="00777193"/>
    <w:rsid w:val="007801E3"/>
    <w:rsid w:val="00782A53"/>
    <w:rsid w:val="0078615C"/>
    <w:rsid w:val="00795962"/>
    <w:rsid w:val="00795F46"/>
    <w:rsid w:val="007A28B6"/>
    <w:rsid w:val="007A778E"/>
    <w:rsid w:val="007B6190"/>
    <w:rsid w:val="007B7922"/>
    <w:rsid w:val="007C07DE"/>
    <w:rsid w:val="007C32C6"/>
    <w:rsid w:val="007D0B47"/>
    <w:rsid w:val="007D0D19"/>
    <w:rsid w:val="007D14AD"/>
    <w:rsid w:val="007D3954"/>
    <w:rsid w:val="007D5037"/>
    <w:rsid w:val="007D7B76"/>
    <w:rsid w:val="007E0353"/>
    <w:rsid w:val="007E0AFE"/>
    <w:rsid w:val="007E1148"/>
    <w:rsid w:val="007F09B8"/>
    <w:rsid w:val="007F14F6"/>
    <w:rsid w:val="0080686A"/>
    <w:rsid w:val="00806EBB"/>
    <w:rsid w:val="00816558"/>
    <w:rsid w:val="00816EBB"/>
    <w:rsid w:val="00831089"/>
    <w:rsid w:val="00835EA6"/>
    <w:rsid w:val="00836375"/>
    <w:rsid w:val="00840CCD"/>
    <w:rsid w:val="00841E65"/>
    <w:rsid w:val="00852FA3"/>
    <w:rsid w:val="00865C0A"/>
    <w:rsid w:val="00871AFD"/>
    <w:rsid w:val="00873AA2"/>
    <w:rsid w:val="00877278"/>
    <w:rsid w:val="008802A4"/>
    <w:rsid w:val="0088286A"/>
    <w:rsid w:val="0088473C"/>
    <w:rsid w:val="008876D4"/>
    <w:rsid w:val="00891C2B"/>
    <w:rsid w:val="008921AF"/>
    <w:rsid w:val="00895631"/>
    <w:rsid w:val="008A0A1C"/>
    <w:rsid w:val="008B3F1C"/>
    <w:rsid w:val="008D1D7C"/>
    <w:rsid w:val="008D3110"/>
    <w:rsid w:val="008D3511"/>
    <w:rsid w:val="008E12D8"/>
    <w:rsid w:val="008E1EE0"/>
    <w:rsid w:val="008E3ABE"/>
    <w:rsid w:val="008E41E5"/>
    <w:rsid w:val="008E610B"/>
    <w:rsid w:val="008F058A"/>
    <w:rsid w:val="008F0D48"/>
    <w:rsid w:val="00915DB8"/>
    <w:rsid w:val="0092679A"/>
    <w:rsid w:val="0094314B"/>
    <w:rsid w:val="00946357"/>
    <w:rsid w:val="009578DB"/>
    <w:rsid w:val="00960CC3"/>
    <w:rsid w:val="00962CAB"/>
    <w:rsid w:val="00970DF4"/>
    <w:rsid w:val="00971765"/>
    <w:rsid w:val="009B2FD0"/>
    <w:rsid w:val="009B352E"/>
    <w:rsid w:val="009B5D73"/>
    <w:rsid w:val="009B7026"/>
    <w:rsid w:val="009C7EDC"/>
    <w:rsid w:val="009D35C0"/>
    <w:rsid w:val="009E574F"/>
    <w:rsid w:val="009F36E9"/>
    <w:rsid w:val="009F3E26"/>
    <w:rsid w:val="009F5328"/>
    <w:rsid w:val="009F79AD"/>
    <w:rsid w:val="00A03F10"/>
    <w:rsid w:val="00A041D9"/>
    <w:rsid w:val="00A0587A"/>
    <w:rsid w:val="00A168FF"/>
    <w:rsid w:val="00A21275"/>
    <w:rsid w:val="00A221D4"/>
    <w:rsid w:val="00A231AB"/>
    <w:rsid w:val="00A2497F"/>
    <w:rsid w:val="00A261B5"/>
    <w:rsid w:val="00A3107A"/>
    <w:rsid w:val="00A41E96"/>
    <w:rsid w:val="00A47360"/>
    <w:rsid w:val="00A47BDB"/>
    <w:rsid w:val="00A54DD0"/>
    <w:rsid w:val="00A618E2"/>
    <w:rsid w:val="00A67A46"/>
    <w:rsid w:val="00A72572"/>
    <w:rsid w:val="00A739FA"/>
    <w:rsid w:val="00A73CA7"/>
    <w:rsid w:val="00A777EC"/>
    <w:rsid w:val="00A825C3"/>
    <w:rsid w:val="00A8353B"/>
    <w:rsid w:val="00A8418D"/>
    <w:rsid w:val="00A91322"/>
    <w:rsid w:val="00A948D3"/>
    <w:rsid w:val="00A9599C"/>
    <w:rsid w:val="00AB0542"/>
    <w:rsid w:val="00AB4954"/>
    <w:rsid w:val="00AB6092"/>
    <w:rsid w:val="00AB64F5"/>
    <w:rsid w:val="00AC08D1"/>
    <w:rsid w:val="00AC4246"/>
    <w:rsid w:val="00AC71FB"/>
    <w:rsid w:val="00AC769C"/>
    <w:rsid w:val="00AD2F99"/>
    <w:rsid w:val="00AD3D71"/>
    <w:rsid w:val="00AF1A76"/>
    <w:rsid w:val="00AF3D02"/>
    <w:rsid w:val="00B00CB0"/>
    <w:rsid w:val="00B01F07"/>
    <w:rsid w:val="00B057E7"/>
    <w:rsid w:val="00B107BE"/>
    <w:rsid w:val="00B1629D"/>
    <w:rsid w:val="00B22C2F"/>
    <w:rsid w:val="00B23718"/>
    <w:rsid w:val="00B30EA8"/>
    <w:rsid w:val="00B33FEC"/>
    <w:rsid w:val="00B34363"/>
    <w:rsid w:val="00B34ED4"/>
    <w:rsid w:val="00B46836"/>
    <w:rsid w:val="00B46E46"/>
    <w:rsid w:val="00B51C04"/>
    <w:rsid w:val="00B524A9"/>
    <w:rsid w:val="00B54AE4"/>
    <w:rsid w:val="00B61876"/>
    <w:rsid w:val="00B63D66"/>
    <w:rsid w:val="00B70298"/>
    <w:rsid w:val="00B72C51"/>
    <w:rsid w:val="00B73263"/>
    <w:rsid w:val="00B8072D"/>
    <w:rsid w:val="00B87725"/>
    <w:rsid w:val="00B92AE5"/>
    <w:rsid w:val="00BA0619"/>
    <w:rsid w:val="00BA19F6"/>
    <w:rsid w:val="00BA3DBE"/>
    <w:rsid w:val="00BA5F0D"/>
    <w:rsid w:val="00BA626F"/>
    <w:rsid w:val="00BB47E9"/>
    <w:rsid w:val="00BB6DC7"/>
    <w:rsid w:val="00BC24BF"/>
    <w:rsid w:val="00BC7CD1"/>
    <w:rsid w:val="00BD0B6D"/>
    <w:rsid w:val="00BD4AF1"/>
    <w:rsid w:val="00BD7534"/>
    <w:rsid w:val="00BE21AA"/>
    <w:rsid w:val="00BF1271"/>
    <w:rsid w:val="00BF5DFE"/>
    <w:rsid w:val="00C012D6"/>
    <w:rsid w:val="00C04CF3"/>
    <w:rsid w:val="00C0554D"/>
    <w:rsid w:val="00C067A9"/>
    <w:rsid w:val="00C16034"/>
    <w:rsid w:val="00C17683"/>
    <w:rsid w:val="00C2407B"/>
    <w:rsid w:val="00C317C9"/>
    <w:rsid w:val="00C33735"/>
    <w:rsid w:val="00C373E0"/>
    <w:rsid w:val="00C44CA3"/>
    <w:rsid w:val="00C56CA9"/>
    <w:rsid w:val="00C574D1"/>
    <w:rsid w:val="00C57507"/>
    <w:rsid w:val="00C57774"/>
    <w:rsid w:val="00C60B45"/>
    <w:rsid w:val="00C81721"/>
    <w:rsid w:val="00C905D0"/>
    <w:rsid w:val="00C90CCC"/>
    <w:rsid w:val="00C91468"/>
    <w:rsid w:val="00C978AC"/>
    <w:rsid w:val="00CA5E20"/>
    <w:rsid w:val="00CA742D"/>
    <w:rsid w:val="00CC78D4"/>
    <w:rsid w:val="00CD0A1C"/>
    <w:rsid w:val="00CD1454"/>
    <w:rsid w:val="00CD1E51"/>
    <w:rsid w:val="00CE17B8"/>
    <w:rsid w:val="00CF1A12"/>
    <w:rsid w:val="00D13A18"/>
    <w:rsid w:val="00D147F4"/>
    <w:rsid w:val="00D17AD7"/>
    <w:rsid w:val="00D22D84"/>
    <w:rsid w:val="00D2575A"/>
    <w:rsid w:val="00D3556B"/>
    <w:rsid w:val="00D367C5"/>
    <w:rsid w:val="00D37FA2"/>
    <w:rsid w:val="00D42E5D"/>
    <w:rsid w:val="00D47D59"/>
    <w:rsid w:val="00D50A68"/>
    <w:rsid w:val="00D50E1C"/>
    <w:rsid w:val="00D5793F"/>
    <w:rsid w:val="00D57C57"/>
    <w:rsid w:val="00D6009C"/>
    <w:rsid w:val="00D62472"/>
    <w:rsid w:val="00D628DB"/>
    <w:rsid w:val="00D6582B"/>
    <w:rsid w:val="00D70288"/>
    <w:rsid w:val="00D72342"/>
    <w:rsid w:val="00D73D28"/>
    <w:rsid w:val="00D746AD"/>
    <w:rsid w:val="00D748EF"/>
    <w:rsid w:val="00D75405"/>
    <w:rsid w:val="00D76FEA"/>
    <w:rsid w:val="00D854B8"/>
    <w:rsid w:val="00D87B19"/>
    <w:rsid w:val="00D94264"/>
    <w:rsid w:val="00D94676"/>
    <w:rsid w:val="00D96E13"/>
    <w:rsid w:val="00DB06A9"/>
    <w:rsid w:val="00DB3CA6"/>
    <w:rsid w:val="00DB7498"/>
    <w:rsid w:val="00DC5189"/>
    <w:rsid w:val="00DD1D84"/>
    <w:rsid w:val="00DD3B56"/>
    <w:rsid w:val="00DD581D"/>
    <w:rsid w:val="00DE2561"/>
    <w:rsid w:val="00DE2634"/>
    <w:rsid w:val="00DE3FCA"/>
    <w:rsid w:val="00DE5759"/>
    <w:rsid w:val="00DE6030"/>
    <w:rsid w:val="00DE6815"/>
    <w:rsid w:val="00DF0BD4"/>
    <w:rsid w:val="00DF3471"/>
    <w:rsid w:val="00DF5308"/>
    <w:rsid w:val="00DF7B11"/>
    <w:rsid w:val="00E025DC"/>
    <w:rsid w:val="00E10578"/>
    <w:rsid w:val="00E223EF"/>
    <w:rsid w:val="00E24663"/>
    <w:rsid w:val="00E34B1E"/>
    <w:rsid w:val="00E37322"/>
    <w:rsid w:val="00E378F8"/>
    <w:rsid w:val="00E37C69"/>
    <w:rsid w:val="00E45AD8"/>
    <w:rsid w:val="00E46F04"/>
    <w:rsid w:val="00E501D6"/>
    <w:rsid w:val="00E604F0"/>
    <w:rsid w:val="00E607BF"/>
    <w:rsid w:val="00E64380"/>
    <w:rsid w:val="00E67764"/>
    <w:rsid w:val="00E7393F"/>
    <w:rsid w:val="00E81EA7"/>
    <w:rsid w:val="00E82FDC"/>
    <w:rsid w:val="00E87027"/>
    <w:rsid w:val="00E87D7E"/>
    <w:rsid w:val="00E90A8D"/>
    <w:rsid w:val="00EA13E9"/>
    <w:rsid w:val="00EA1CEE"/>
    <w:rsid w:val="00EA43B9"/>
    <w:rsid w:val="00EA6B0D"/>
    <w:rsid w:val="00EC1DFC"/>
    <w:rsid w:val="00ED17FD"/>
    <w:rsid w:val="00EE1AE5"/>
    <w:rsid w:val="00EE64F4"/>
    <w:rsid w:val="00EF0761"/>
    <w:rsid w:val="00F10BA7"/>
    <w:rsid w:val="00F11E57"/>
    <w:rsid w:val="00F154E5"/>
    <w:rsid w:val="00F164AD"/>
    <w:rsid w:val="00F1741E"/>
    <w:rsid w:val="00F2376B"/>
    <w:rsid w:val="00F306C8"/>
    <w:rsid w:val="00F311CF"/>
    <w:rsid w:val="00F43D9B"/>
    <w:rsid w:val="00F518E4"/>
    <w:rsid w:val="00F550C6"/>
    <w:rsid w:val="00F561F9"/>
    <w:rsid w:val="00F6330D"/>
    <w:rsid w:val="00F640A8"/>
    <w:rsid w:val="00F65F36"/>
    <w:rsid w:val="00F7404F"/>
    <w:rsid w:val="00F753F0"/>
    <w:rsid w:val="00F81128"/>
    <w:rsid w:val="00FA5E40"/>
    <w:rsid w:val="00FB2BAA"/>
    <w:rsid w:val="00FB3DA4"/>
    <w:rsid w:val="00FB637D"/>
    <w:rsid w:val="00FC37AF"/>
    <w:rsid w:val="00FC3EFD"/>
    <w:rsid w:val="00FC4819"/>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7CB18"/>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36548">
      <w:bodyDiv w:val="1"/>
      <w:marLeft w:val="0"/>
      <w:marRight w:val="0"/>
      <w:marTop w:val="0"/>
      <w:marBottom w:val="0"/>
      <w:divBdr>
        <w:top w:val="none" w:sz="0" w:space="0" w:color="auto"/>
        <w:left w:val="none" w:sz="0" w:space="0" w:color="auto"/>
        <w:bottom w:val="none" w:sz="0" w:space="0" w:color="auto"/>
        <w:right w:val="none" w:sz="0" w:space="0" w:color="auto"/>
      </w:divBdr>
    </w:div>
    <w:div w:id="620263530">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62624">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yperlink" Target="https://planet.openstreetmap.org"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3E670A-F6FA-3145-BE70-3B61B0978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7</TotalTime>
  <Pages>49</Pages>
  <Words>37932</Words>
  <Characters>216216</Characters>
  <Application>Microsoft Office Word</Application>
  <DocSecurity>0</DocSecurity>
  <Lines>1801</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94</cp:revision>
  <cp:lastPrinted>2018-08-30T22:37:00Z</cp:lastPrinted>
  <dcterms:created xsi:type="dcterms:W3CDTF">2018-08-30T22:37:00Z</dcterms:created>
  <dcterms:modified xsi:type="dcterms:W3CDTF">2018-09-21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